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47E0" w:rsidRPr="00512695" w:rsidRDefault="001B6FA5" w:rsidP="00AE4D82">
      <w:pPr>
        <w:spacing w:after="0" w:line="240" w:lineRule="auto"/>
        <w:jc w:val="center"/>
        <w:rPr>
          <w:rFonts w:ascii="Times New Roman" w:hAnsi="Times New Roman" w:cs="Times New Roman"/>
          <w:b/>
          <w:i/>
          <w:sz w:val="28"/>
          <w:szCs w:val="28"/>
          <w:lang w:val="id-ID"/>
        </w:rPr>
      </w:pPr>
      <w:r w:rsidRPr="00512695">
        <w:rPr>
          <w:rFonts w:ascii="Times New Roman" w:hAnsi="Times New Roman" w:cs="Times New Roman"/>
          <w:b/>
          <w:sz w:val="28"/>
          <w:szCs w:val="28"/>
        </w:rPr>
        <w:t>ANALISIS PENGELOLAAN SAMPAH AKIBAT PERTUMBUHAN PENDUDUK DAN PERKEMBANGAN PEMBANGUNAN DI KELURAHAN CIPARE, KECAMATAN SERANG, KOTA SERANG</w:t>
      </w:r>
    </w:p>
    <w:p w:rsidR="0065761B" w:rsidRPr="0065761B" w:rsidRDefault="0065761B" w:rsidP="0065761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nggar Utari</w:t>
      </w:r>
      <w:r w:rsidR="0074751D" w:rsidRPr="0074751D">
        <w:rPr>
          <w:rFonts w:ascii="Times New Roman" w:hAnsi="Times New Roman" w:cs="Times New Roman"/>
          <w:b/>
          <w:sz w:val="24"/>
          <w:szCs w:val="24"/>
          <w:vertAlign w:val="superscript"/>
          <w:lang w:val="id-ID"/>
        </w:rPr>
        <w:t>1</w:t>
      </w:r>
      <w:r w:rsidR="00A94C0C">
        <w:rPr>
          <w:rFonts w:ascii="Times New Roman" w:hAnsi="Times New Roman" w:cs="Times New Roman"/>
          <w:b/>
          <w:sz w:val="24"/>
          <w:szCs w:val="24"/>
        </w:rPr>
        <w:t>*</w:t>
      </w:r>
      <w:proofErr w:type="gramStart"/>
      <w:r w:rsidR="00E92844" w:rsidRPr="00E204BC">
        <w:rPr>
          <w:rFonts w:ascii="Times New Roman" w:hAnsi="Times New Roman" w:cs="Times New Roman"/>
          <w:b/>
          <w:sz w:val="24"/>
          <w:szCs w:val="24"/>
        </w:rPr>
        <w:t>,</w:t>
      </w:r>
      <w:r>
        <w:rPr>
          <w:rFonts w:ascii="Times New Roman" w:hAnsi="Times New Roman" w:cs="Times New Roman"/>
          <w:b/>
          <w:sz w:val="24"/>
          <w:szCs w:val="24"/>
        </w:rPr>
        <w:t>Maudi</w:t>
      </w:r>
      <w:proofErr w:type="gramEnd"/>
      <w:r>
        <w:rPr>
          <w:rFonts w:ascii="Times New Roman" w:hAnsi="Times New Roman" w:cs="Times New Roman"/>
          <w:b/>
          <w:sz w:val="24"/>
          <w:szCs w:val="24"/>
        </w:rPr>
        <w:t xml:space="preserve"> Fatimatuzzahra</w:t>
      </w:r>
      <w:r w:rsidR="00E92844" w:rsidRPr="00E204BC">
        <w:rPr>
          <w:rFonts w:ascii="Times New Roman" w:hAnsi="Times New Roman" w:cs="Times New Roman"/>
          <w:b/>
          <w:sz w:val="24"/>
          <w:szCs w:val="24"/>
        </w:rPr>
        <w:t xml:space="preserve"> </w:t>
      </w:r>
      <w:r w:rsidR="0074751D" w:rsidRPr="0074751D">
        <w:rPr>
          <w:rFonts w:ascii="Times New Roman" w:hAnsi="Times New Roman" w:cs="Times New Roman"/>
          <w:b/>
          <w:sz w:val="24"/>
          <w:szCs w:val="24"/>
          <w:vertAlign w:val="superscript"/>
          <w:lang w:val="id-ID"/>
        </w:rPr>
        <w:t>2</w:t>
      </w:r>
      <w:r w:rsidR="00E92844" w:rsidRPr="00E204BC">
        <w:rPr>
          <w:rFonts w:ascii="Times New Roman" w:hAnsi="Times New Roman" w:cs="Times New Roman"/>
          <w:b/>
          <w:sz w:val="24"/>
          <w:szCs w:val="24"/>
        </w:rPr>
        <w:t xml:space="preserve">, </w:t>
      </w:r>
      <w:r w:rsidR="004860E2">
        <w:rPr>
          <w:rFonts w:ascii="Times New Roman" w:hAnsi="Times New Roman" w:cs="Times New Roman"/>
          <w:b/>
          <w:sz w:val="24"/>
          <w:szCs w:val="24"/>
        </w:rPr>
        <w:t>Mariana Pramaisyella</w:t>
      </w:r>
      <w:r w:rsidRPr="0065761B">
        <w:rPr>
          <w:rFonts w:ascii="Times New Roman" w:hAnsi="Times New Roman" w:cs="Times New Roman"/>
          <w:b/>
          <w:sz w:val="24"/>
          <w:szCs w:val="24"/>
          <w:vertAlign w:val="superscript"/>
        </w:rPr>
        <w:t>3</w:t>
      </w:r>
      <w:r>
        <w:rPr>
          <w:rFonts w:ascii="Times New Roman" w:hAnsi="Times New Roman" w:cs="Times New Roman"/>
          <w:b/>
          <w:sz w:val="24"/>
          <w:szCs w:val="24"/>
          <w:vertAlign w:val="superscript"/>
        </w:rPr>
        <w:t xml:space="preserve"> </w:t>
      </w:r>
      <w:r w:rsidR="004860E2">
        <w:rPr>
          <w:rFonts w:ascii="Times New Roman" w:hAnsi="Times New Roman" w:cs="Times New Roman"/>
          <w:b/>
          <w:sz w:val="24"/>
          <w:szCs w:val="24"/>
        </w:rPr>
        <w:t>,Siti Jaedah</w:t>
      </w:r>
      <w:r w:rsidRPr="0065761B">
        <w:rPr>
          <w:rFonts w:ascii="Times New Roman" w:hAnsi="Times New Roman" w:cs="Times New Roman"/>
          <w:b/>
          <w:sz w:val="24"/>
          <w:szCs w:val="24"/>
          <w:vertAlign w:val="superscript"/>
        </w:rPr>
        <w:t>4</w:t>
      </w:r>
      <w:r>
        <w:rPr>
          <w:rFonts w:ascii="Times New Roman" w:hAnsi="Times New Roman" w:cs="Times New Roman"/>
          <w:b/>
          <w:sz w:val="24"/>
          <w:szCs w:val="24"/>
        </w:rPr>
        <w:t>,</w:t>
      </w:r>
      <w:r w:rsidR="004860E2">
        <w:rPr>
          <w:rFonts w:ascii="Times New Roman" w:hAnsi="Times New Roman" w:cs="Times New Roman"/>
          <w:b/>
          <w:sz w:val="24"/>
          <w:szCs w:val="24"/>
        </w:rPr>
        <w:t>Tiara Putriana</w:t>
      </w:r>
      <w:r>
        <w:rPr>
          <w:rFonts w:ascii="Times New Roman" w:hAnsi="Times New Roman" w:cs="Times New Roman"/>
          <w:b/>
          <w:sz w:val="24"/>
          <w:szCs w:val="24"/>
        </w:rPr>
        <w:t xml:space="preserve"> </w:t>
      </w:r>
      <w:r w:rsidRPr="0065761B">
        <w:rPr>
          <w:rFonts w:ascii="Times New Roman" w:hAnsi="Times New Roman" w:cs="Times New Roman"/>
          <w:b/>
          <w:sz w:val="24"/>
          <w:szCs w:val="24"/>
          <w:vertAlign w:val="superscript"/>
        </w:rPr>
        <w:t>5</w:t>
      </w:r>
    </w:p>
    <w:p w:rsidR="0074751D" w:rsidRPr="000C6EF5" w:rsidRDefault="0065761B" w:rsidP="00AE4D82">
      <w:pPr>
        <w:spacing w:after="0" w:line="240" w:lineRule="auto"/>
        <w:jc w:val="center"/>
        <w:rPr>
          <w:rFonts w:ascii="Times New Roman" w:hAnsi="Times New Roman" w:cs="Times New Roman"/>
          <w:sz w:val="20"/>
          <w:szCs w:val="20"/>
        </w:rPr>
      </w:pPr>
      <w:r w:rsidRPr="000C6EF5">
        <w:rPr>
          <w:rFonts w:ascii="Times New Roman" w:hAnsi="Times New Roman" w:cs="Times New Roman"/>
          <w:sz w:val="24"/>
          <w:szCs w:val="24"/>
        </w:rPr>
        <w:t xml:space="preserve">Jurusan Pendidikan Biologi Fakultas Keguruan dan Ilmu </w:t>
      </w:r>
      <w:r w:rsidR="000C6EF5">
        <w:rPr>
          <w:rFonts w:ascii="Times New Roman" w:hAnsi="Times New Roman" w:cs="Times New Roman"/>
          <w:sz w:val="24"/>
          <w:szCs w:val="24"/>
        </w:rPr>
        <w:t>Pendidikan Universitas Sultan Ageng Tirtayasa</w:t>
      </w:r>
    </w:p>
    <w:p w:rsidR="00944F8A" w:rsidRPr="004860E2" w:rsidRDefault="0074751D" w:rsidP="0059127D">
      <w:pPr>
        <w:spacing w:after="0" w:line="240" w:lineRule="auto"/>
        <w:jc w:val="center"/>
        <w:rPr>
          <w:rFonts w:ascii="Times New Roman" w:hAnsi="Times New Roman" w:cs="Times New Roman"/>
          <w:i/>
          <w:sz w:val="20"/>
          <w:szCs w:val="20"/>
        </w:rPr>
      </w:pPr>
      <w:r w:rsidRPr="00B618DD">
        <w:rPr>
          <w:rFonts w:ascii="Times New Roman" w:hAnsi="Times New Roman" w:cs="Times New Roman"/>
          <w:i/>
          <w:sz w:val="20"/>
          <w:szCs w:val="20"/>
          <w:lang w:val="id-ID"/>
        </w:rPr>
        <w:t>E</w:t>
      </w:r>
      <w:r w:rsidR="009416E2" w:rsidRPr="00B618DD">
        <w:rPr>
          <w:rFonts w:ascii="Times New Roman" w:hAnsi="Times New Roman" w:cs="Times New Roman"/>
          <w:i/>
          <w:sz w:val="20"/>
          <w:szCs w:val="20"/>
        </w:rPr>
        <w:t>-</w:t>
      </w:r>
      <w:r w:rsidR="00114D81" w:rsidRPr="00B618DD">
        <w:rPr>
          <w:rFonts w:ascii="Times New Roman" w:hAnsi="Times New Roman" w:cs="Times New Roman"/>
          <w:i/>
          <w:sz w:val="20"/>
          <w:szCs w:val="20"/>
        </w:rPr>
        <w:t>M</w:t>
      </w:r>
      <w:r w:rsidRPr="00B618DD">
        <w:rPr>
          <w:rFonts w:ascii="Times New Roman" w:hAnsi="Times New Roman" w:cs="Times New Roman"/>
          <w:i/>
          <w:sz w:val="20"/>
          <w:szCs w:val="20"/>
          <w:lang w:val="id-ID"/>
        </w:rPr>
        <w:t xml:space="preserve">ail : </w:t>
      </w:r>
      <w:hyperlink r:id="rId8" w:history="1">
        <w:r w:rsidR="001B6FA5" w:rsidRPr="004860E2">
          <w:rPr>
            <w:rStyle w:val="Hyperlink"/>
            <w:rFonts w:ascii="Times New Roman" w:hAnsi="Times New Roman" w:cs="Times New Roman"/>
            <w:i/>
          </w:rPr>
          <w:t>enggar.utari@untirta.ac.id</w:t>
        </w:r>
      </w:hyperlink>
      <w:r w:rsidR="001B6FA5" w:rsidRPr="004860E2">
        <w:rPr>
          <w:rFonts w:ascii="Times New Roman" w:hAnsi="Times New Roman" w:cs="Times New Roman"/>
          <w:i/>
        </w:rPr>
        <w:t xml:space="preserve"> </w:t>
      </w:r>
      <w:r w:rsidR="0059127D" w:rsidRPr="004860E2">
        <w:rPr>
          <w:rFonts w:ascii="Times New Roman" w:hAnsi="Times New Roman" w:cs="Times New Roman"/>
          <w:i/>
        </w:rPr>
        <w:t xml:space="preserve"> </w:t>
      </w:r>
    </w:p>
    <w:p w:rsidR="000768BF" w:rsidRPr="000768BF" w:rsidRDefault="000768BF" w:rsidP="0074751D">
      <w:pPr>
        <w:spacing w:after="0" w:line="240" w:lineRule="auto"/>
        <w:jc w:val="center"/>
        <w:rPr>
          <w:rFonts w:ascii="Times New Roman" w:hAnsi="Times New Roman" w:cs="Times New Roman"/>
          <w:i/>
          <w:sz w:val="20"/>
          <w:szCs w:val="20"/>
        </w:rPr>
      </w:pPr>
      <w:proofErr w:type="gramStart"/>
      <w:r w:rsidRPr="00637768">
        <w:rPr>
          <w:rFonts w:ascii="Times New Roman" w:hAnsi="Times New Roman" w:cs="Times New Roman"/>
          <w:i/>
          <w:sz w:val="20"/>
          <w:szCs w:val="20"/>
        </w:rPr>
        <w:t>DOI :</w:t>
      </w:r>
      <w:proofErr w:type="gramEnd"/>
      <w:r w:rsidRPr="00637768">
        <w:rPr>
          <w:rFonts w:ascii="Times New Roman" w:hAnsi="Times New Roman" w:cs="Times New Roman"/>
          <w:i/>
          <w:sz w:val="20"/>
          <w:szCs w:val="20"/>
        </w:rPr>
        <w:t xml:space="preserve"> </w:t>
      </w:r>
      <w:r w:rsidRPr="00637768">
        <w:rPr>
          <w:rFonts w:ascii="Times New Roman" w:hAnsi="Times New Roman" w:cs="Times New Roman"/>
          <w:i/>
          <w:color w:val="0462C1"/>
          <w:sz w:val="20"/>
          <w:szCs w:val="20"/>
          <w:u w:val="single"/>
        </w:rPr>
        <w:t>h</w:t>
      </w:r>
      <w:r w:rsidRPr="00637768">
        <w:rPr>
          <w:rFonts w:ascii="Times New Roman" w:hAnsi="Times New Roman" w:cs="Times New Roman"/>
          <w:i/>
          <w:color w:val="0462C1"/>
          <w:spacing w:val="1"/>
          <w:sz w:val="20"/>
          <w:szCs w:val="20"/>
          <w:u w:val="single"/>
        </w:rPr>
        <w:t>t</w:t>
      </w:r>
      <w:r w:rsidRPr="00637768">
        <w:rPr>
          <w:rFonts w:ascii="Times New Roman" w:hAnsi="Times New Roman" w:cs="Times New Roman"/>
          <w:i/>
          <w:color w:val="0462C1"/>
          <w:spacing w:val="1"/>
          <w:w w:val="101"/>
          <w:sz w:val="20"/>
          <w:szCs w:val="20"/>
          <w:u w:val="single"/>
        </w:rPr>
        <w:t>t</w:t>
      </w:r>
      <w:r w:rsidRPr="00637768">
        <w:rPr>
          <w:rFonts w:ascii="Times New Roman" w:hAnsi="Times New Roman" w:cs="Times New Roman"/>
          <w:i/>
          <w:color w:val="0462C1"/>
          <w:sz w:val="20"/>
          <w:szCs w:val="20"/>
          <w:u w:val="single"/>
        </w:rPr>
        <w:t>p</w:t>
      </w:r>
      <w:r w:rsidRPr="00637768">
        <w:rPr>
          <w:rFonts w:ascii="Times New Roman" w:hAnsi="Times New Roman" w:cs="Times New Roman"/>
          <w:i/>
          <w:color w:val="0462C1"/>
          <w:spacing w:val="-6"/>
          <w:sz w:val="20"/>
          <w:szCs w:val="20"/>
          <w:u w:val="single"/>
        </w:rPr>
        <w:t>s</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pacing w:val="-3"/>
          <w:w w:val="101"/>
          <w:sz w:val="20"/>
          <w:szCs w:val="20"/>
          <w:u w:val="single"/>
        </w:rPr>
        <w:t>/</w:t>
      </w:r>
      <w:r w:rsidRPr="00637768">
        <w:rPr>
          <w:rFonts w:ascii="Times New Roman" w:hAnsi="Times New Roman" w:cs="Times New Roman"/>
          <w:i/>
          <w:color w:val="0462C1"/>
          <w:sz w:val="20"/>
          <w:szCs w:val="20"/>
          <w:u w:val="single"/>
        </w:rPr>
        <w:t>d</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1"/>
          <w:w w:val="101"/>
          <w:sz w:val="20"/>
          <w:szCs w:val="20"/>
          <w:u w:val="single"/>
        </w:rPr>
        <w:t>i</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o</w:t>
      </w:r>
      <w:r w:rsidRPr="00637768">
        <w:rPr>
          <w:rFonts w:ascii="Times New Roman" w:hAnsi="Times New Roman" w:cs="Times New Roman"/>
          <w:i/>
          <w:color w:val="0462C1"/>
          <w:spacing w:val="5"/>
          <w:sz w:val="20"/>
          <w:szCs w:val="20"/>
          <w:u w:val="single"/>
        </w:rPr>
        <w:t>r</w:t>
      </w:r>
      <w:r w:rsidRPr="00637768">
        <w:rPr>
          <w:rFonts w:ascii="Times New Roman" w:hAnsi="Times New Roman" w:cs="Times New Roman"/>
          <w:i/>
          <w:color w:val="0462C1"/>
          <w:spacing w:val="-5"/>
          <w:sz w:val="20"/>
          <w:szCs w:val="20"/>
          <w:u w:val="single"/>
        </w:rPr>
        <w:t>g</w:t>
      </w:r>
      <w:r w:rsidRPr="00637768">
        <w:rPr>
          <w:rFonts w:ascii="Times New Roman" w:hAnsi="Times New Roman" w:cs="Times New Roman"/>
          <w:i/>
          <w:color w:val="0462C1"/>
          <w:spacing w:val="1"/>
          <w:w w:val="101"/>
          <w:sz w:val="20"/>
          <w:szCs w:val="20"/>
          <w:u w:val="single"/>
        </w:rPr>
        <w:t>/</w:t>
      </w:r>
      <w:r w:rsidRPr="00637768">
        <w:rPr>
          <w:rFonts w:ascii="Times New Roman" w:hAnsi="Times New Roman" w:cs="Times New Roman"/>
          <w:i/>
          <w:color w:val="0462C1"/>
          <w:sz w:val="20"/>
          <w:szCs w:val="20"/>
          <w:u w:val="single"/>
        </w:rPr>
        <w:t>1</w:t>
      </w:r>
      <w:r w:rsidRPr="00637768">
        <w:rPr>
          <w:rFonts w:ascii="Times New Roman" w:hAnsi="Times New Roman" w:cs="Times New Roman"/>
          <w:i/>
          <w:color w:val="0462C1"/>
          <w:spacing w:val="-5"/>
          <w:sz w:val="20"/>
          <w:szCs w:val="20"/>
          <w:u w:val="single"/>
        </w:rPr>
        <w:t>0</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3339</w:t>
      </w:r>
      <w:r w:rsidRPr="00637768">
        <w:rPr>
          <w:rFonts w:ascii="Times New Roman" w:hAnsi="Times New Roman" w:cs="Times New Roman"/>
          <w:i/>
          <w:color w:val="0462C1"/>
          <w:spacing w:val="-5"/>
          <w:sz w:val="20"/>
          <w:szCs w:val="20"/>
          <w:u w:val="single"/>
        </w:rPr>
        <w:t>4</w:t>
      </w:r>
      <w:r w:rsidRPr="00637768">
        <w:rPr>
          <w:rFonts w:ascii="Times New Roman" w:hAnsi="Times New Roman" w:cs="Times New Roman"/>
          <w:i/>
          <w:color w:val="0462C1"/>
          <w:spacing w:val="1"/>
          <w:w w:val="101"/>
          <w:sz w:val="20"/>
          <w:szCs w:val="20"/>
          <w:u w:val="single"/>
        </w:rPr>
        <w:t>/bioscientist</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pacing w:val="-5"/>
          <w:sz w:val="20"/>
          <w:szCs w:val="20"/>
          <w:u w:val="single"/>
        </w:rPr>
        <w:t>v</w:t>
      </w:r>
      <w:r w:rsidRPr="00637768">
        <w:rPr>
          <w:rFonts w:ascii="Times New Roman" w:hAnsi="Times New Roman" w:cs="Times New Roman"/>
          <w:i/>
          <w:color w:val="0462C1"/>
          <w:sz w:val="20"/>
          <w:szCs w:val="20"/>
          <w:u w:val="single"/>
        </w:rPr>
        <w:t>x</w:t>
      </w:r>
      <w:r w:rsidRPr="00637768">
        <w:rPr>
          <w:rFonts w:ascii="Times New Roman" w:hAnsi="Times New Roman" w:cs="Times New Roman"/>
          <w:i/>
          <w:color w:val="0462C1"/>
          <w:spacing w:val="1"/>
          <w:sz w:val="20"/>
          <w:szCs w:val="20"/>
          <w:u w:val="single"/>
        </w:rPr>
        <w:t>iy</w:t>
      </w:r>
      <w:r w:rsidRPr="00637768">
        <w:rPr>
          <w:rFonts w:ascii="Times New Roman" w:hAnsi="Times New Roman" w:cs="Times New Roman"/>
          <w:i/>
          <w:color w:val="0462C1"/>
          <w:spacing w:val="2"/>
          <w:sz w:val="20"/>
          <w:szCs w:val="20"/>
          <w:u w:val="single"/>
        </w:rPr>
        <w:t>.</w:t>
      </w:r>
      <w:r w:rsidRPr="00637768">
        <w:rPr>
          <w:rFonts w:ascii="Times New Roman" w:hAnsi="Times New Roman" w:cs="Times New Roman"/>
          <w:i/>
          <w:color w:val="0462C1"/>
          <w:sz w:val="20"/>
          <w:szCs w:val="20"/>
          <w:u w:val="single"/>
        </w:rPr>
        <w:t>xxxx</w:t>
      </w:r>
    </w:p>
    <w:p w:rsidR="005E2FCF" w:rsidRDefault="005E2FCF" w:rsidP="0074751D">
      <w:pPr>
        <w:spacing w:after="0" w:line="240" w:lineRule="auto"/>
        <w:jc w:val="center"/>
        <w:rPr>
          <w:rFonts w:ascii="Times New Roman" w:hAnsi="Times New Roman" w:cs="Times New Roman"/>
          <w:i/>
          <w:sz w:val="20"/>
          <w:szCs w:val="20"/>
        </w:rPr>
      </w:pPr>
      <w:r w:rsidRPr="005022BD">
        <w:rPr>
          <w:rFonts w:ascii="Times New Roman" w:hAnsi="Times New Roman" w:cs="Times New Roman"/>
          <w:i/>
          <w:sz w:val="20"/>
          <w:szCs w:val="20"/>
        </w:rPr>
        <w:t xml:space="preserve">Submit: </w:t>
      </w:r>
      <w:r w:rsidR="002D20A7">
        <w:rPr>
          <w:rFonts w:ascii="Times New Roman" w:hAnsi="Times New Roman" w:cs="Times New Roman"/>
          <w:i/>
          <w:sz w:val="20"/>
          <w:szCs w:val="20"/>
        </w:rPr>
        <w:t>dd</w:t>
      </w:r>
      <w:r w:rsidRPr="005022BD">
        <w:rPr>
          <w:rFonts w:ascii="Times New Roman" w:hAnsi="Times New Roman" w:cs="Times New Roman"/>
          <w:i/>
          <w:sz w:val="20"/>
          <w:szCs w:val="20"/>
        </w:rPr>
        <w:t>-</w:t>
      </w:r>
      <w:r w:rsidR="002D20A7">
        <w:rPr>
          <w:rFonts w:ascii="Times New Roman" w:hAnsi="Times New Roman" w:cs="Times New Roman"/>
          <w:i/>
          <w:sz w:val="20"/>
          <w:szCs w:val="20"/>
        </w:rPr>
        <w:t>mm</w:t>
      </w:r>
      <w:r w:rsidRPr="005022BD">
        <w:rPr>
          <w:rFonts w:ascii="Times New Roman" w:hAnsi="Times New Roman" w:cs="Times New Roman"/>
          <w:i/>
          <w:sz w:val="20"/>
          <w:szCs w:val="20"/>
        </w:rPr>
        <w:t>-</w:t>
      </w:r>
      <w:r w:rsidR="002D20A7">
        <w:rPr>
          <w:rFonts w:ascii="Times New Roman" w:hAnsi="Times New Roman" w:cs="Times New Roman"/>
          <w:i/>
          <w:sz w:val="20"/>
          <w:szCs w:val="20"/>
        </w:rPr>
        <w:t>yyyy</w:t>
      </w:r>
      <w:r>
        <w:rPr>
          <w:rFonts w:ascii="Times New Roman" w:hAnsi="Times New Roman" w:cs="Times New Roman"/>
          <w:i/>
          <w:sz w:val="20"/>
          <w:szCs w:val="20"/>
        </w:rPr>
        <w:t>;</w:t>
      </w:r>
      <w:r w:rsidRPr="005022BD">
        <w:rPr>
          <w:rFonts w:ascii="Times New Roman" w:hAnsi="Times New Roman" w:cs="Times New Roman"/>
          <w:i/>
          <w:sz w:val="20"/>
          <w:szCs w:val="20"/>
        </w:rPr>
        <w:t xml:space="preserve"> </w:t>
      </w:r>
      <w:r w:rsidR="0021278A">
        <w:rPr>
          <w:rFonts w:ascii="Times New Roman" w:hAnsi="Times New Roman" w:cs="Times New Roman"/>
          <w:i/>
          <w:sz w:val="20"/>
          <w:szCs w:val="20"/>
        </w:rPr>
        <w:t>Revised:</w:t>
      </w:r>
      <w:r w:rsidR="0021278A" w:rsidRPr="0021278A">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yyyy</w:t>
      </w:r>
      <w:r w:rsidR="0021278A">
        <w:rPr>
          <w:rFonts w:ascii="Times New Roman" w:hAnsi="Times New Roman" w:cs="Times New Roman"/>
          <w:i/>
          <w:sz w:val="20"/>
          <w:szCs w:val="20"/>
        </w:rPr>
        <w:t xml:space="preserve">; </w:t>
      </w:r>
      <w:r w:rsidRPr="005022BD">
        <w:rPr>
          <w:rFonts w:ascii="Times New Roman" w:hAnsi="Times New Roman" w:cs="Times New Roman"/>
          <w:i/>
          <w:sz w:val="20"/>
          <w:szCs w:val="20"/>
        </w:rPr>
        <w:t xml:space="preserve">Accepted: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yyyy</w:t>
      </w:r>
      <w:r>
        <w:rPr>
          <w:rFonts w:ascii="Times New Roman" w:hAnsi="Times New Roman" w:cs="Times New Roman"/>
          <w:i/>
          <w:sz w:val="20"/>
          <w:szCs w:val="20"/>
        </w:rPr>
        <w:t>;</w:t>
      </w:r>
      <w:r w:rsidRPr="005022BD">
        <w:rPr>
          <w:rFonts w:ascii="Times New Roman" w:hAnsi="Times New Roman" w:cs="Times New Roman"/>
          <w:i/>
          <w:sz w:val="20"/>
          <w:szCs w:val="20"/>
        </w:rPr>
        <w:t xml:space="preserve"> Publish</w:t>
      </w:r>
      <w:r w:rsidR="00362925">
        <w:rPr>
          <w:rFonts w:ascii="Times New Roman" w:hAnsi="Times New Roman" w:cs="Times New Roman"/>
          <w:i/>
          <w:sz w:val="20"/>
          <w:szCs w:val="20"/>
        </w:rPr>
        <w:t>ed</w:t>
      </w:r>
      <w:r w:rsidRPr="005022BD">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yyyy</w:t>
      </w:r>
    </w:p>
    <w:p w:rsidR="00E92844" w:rsidRPr="00503F04" w:rsidRDefault="00FE40B0" w:rsidP="00FE40B0">
      <w:pPr>
        <w:tabs>
          <w:tab w:val="left" w:pos="920"/>
        </w:tabs>
        <w:spacing w:after="0" w:line="240" w:lineRule="auto"/>
        <w:rPr>
          <w:rFonts w:ascii="Times New Roman" w:hAnsi="Times New Roman" w:cs="Times New Roman"/>
          <w:b/>
          <w:i/>
          <w:sz w:val="20"/>
          <w:szCs w:val="20"/>
        </w:rPr>
      </w:pPr>
      <w:r>
        <w:rPr>
          <w:rFonts w:ascii="Times New Roman" w:hAnsi="Times New Roman" w:cs="Times New Roman"/>
          <w:b/>
          <w:i/>
          <w:sz w:val="20"/>
          <w:szCs w:val="20"/>
        </w:rPr>
        <w:tab/>
      </w:r>
    </w:p>
    <w:p w:rsidR="00132F11" w:rsidRPr="009654C9" w:rsidRDefault="009416E2" w:rsidP="009654C9">
      <w:pPr>
        <w:spacing w:after="0" w:line="360" w:lineRule="auto"/>
        <w:jc w:val="both"/>
        <w:rPr>
          <w:rFonts w:ascii="Times New Roman" w:eastAsia="Times New Roman" w:hAnsi="Times New Roman" w:cs="Times New Roman"/>
          <w:color w:val="000000"/>
          <w:sz w:val="20"/>
          <w:szCs w:val="20"/>
        </w:rPr>
      </w:pPr>
      <w:r w:rsidRPr="000B3230">
        <w:rPr>
          <w:rFonts w:ascii="Times New Roman" w:hAnsi="Times New Roman" w:cs="Times New Roman"/>
          <w:b/>
          <w:sz w:val="20"/>
          <w:szCs w:val="20"/>
        </w:rPr>
        <w:t>ABSTRAK</w:t>
      </w:r>
      <w:r w:rsidR="00FE40B0">
        <w:rPr>
          <w:rFonts w:ascii="Times New Roman" w:hAnsi="Times New Roman" w:cs="Times New Roman"/>
          <w:b/>
          <w:sz w:val="20"/>
          <w:szCs w:val="20"/>
        </w:rPr>
        <w:t xml:space="preserve"> </w:t>
      </w:r>
      <w:r w:rsidRPr="000B3230">
        <w:rPr>
          <w:rFonts w:ascii="Times New Roman" w:hAnsi="Times New Roman" w:cs="Times New Roman"/>
          <w:b/>
          <w:sz w:val="20"/>
          <w:szCs w:val="20"/>
        </w:rPr>
        <w:t>:</w:t>
      </w:r>
      <w:r w:rsidRPr="009416E2">
        <w:rPr>
          <w:rFonts w:ascii="Times New Roman" w:hAnsi="Times New Roman" w:cs="Times New Roman"/>
          <w:sz w:val="20"/>
          <w:szCs w:val="20"/>
        </w:rPr>
        <w:t xml:space="preserve"> </w:t>
      </w:r>
      <w:r w:rsidR="009654C9">
        <w:rPr>
          <w:rFonts w:ascii="Times New Roman" w:hAnsi="Times New Roman" w:cs="Times New Roman"/>
          <w:sz w:val="20"/>
          <w:szCs w:val="20"/>
        </w:rPr>
        <w:t>S</w:t>
      </w:r>
      <w:r w:rsidR="001E3CE8" w:rsidRPr="009654C9">
        <w:rPr>
          <w:rFonts w:ascii="Times New Roman" w:hAnsi="Times New Roman" w:cs="Times New Roman"/>
          <w:sz w:val="20"/>
          <w:szCs w:val="20"/>
        </w:rPr>
        <w:t xml:space="preserve">alah satu penyebab meningkatnya jumlah sampah yaitu karena adanya pertumbuhan penduduk dan perkembangan pembangunan,sampah merupakan masalah bagi hampir setiap masyarakat, terutama di perkotaan atau daerah padat penduduk </w:t>
      </w:r>
      <w:r w:rsidR="001E3CE8" w:rsidRPr="009654C9">
        <w:rPr>
          <w:rFonts w:ascii="Times New Roman" w:eastAsia="Times New Roman" w:hAnsi="Times New Roman" w:cs="Times New Roman"/>
          <w:bCs/>
          <w:color w:val="000000"/>
          <w:sz w:val="20"/>
          <w:szCs w:val="20"/>
          <w:bdr w:val="none" w:sz="0" w:space="0" w:color="auto" w:frame="1"/>
        </w:rPr>
        <w:t>Kecamatan serang sendiri termasuk kedalam daerah penghasil sampah terbanyak dikota serang yaitu ±113,2 ton sampah</w:t>
      </w:r>
      <w:r w:rsidR="009654C9" w:rsidRPr="009654C9">
        <w:rPr>
          <w:rFonts w:ascii="Times New Roman" w:eastAsia="Times New Roman" w:hAnsi="Times New Roman" w:cs="Times New Roman"/>
          <w:bCs/>
          <w:color w:val="000000"/>
          <w:sz w:val="20"/>
          <w:szCs w:val="20"/>
          <w:bdr w:val="none" w:sz="0" w:space="0" w:color="auto" w:frame="1"/>
        </w:rPr>
        <w:t xml:space="preserve">,serta belum adanya pengelolaan sampah dengan baik menjadi kendala dalam menjaga kesehatan lingkungan. Tujuan dari penelitian ini adalah untuk mengetahui dampak </w:t>
      </w:r>
      <w:proofErr w:type="gramStart"/>
      <w:r w:rsidR="009654C9" w:rsidRPr="009654C9">
        <w:rPr>
          <w:rFonts w:ascii="Times New Roman" w:eastAsia="Times New Roman" w:hAnsi="Times New Roman" w:cs="Times New Roman"/>
          <w:bCs/>
          <w:color w:val="000000"/>
          <w:sz w:val="20"/>
          <w:szCs w:val="20"/>
          <w:bdr w:val="none" w:sz="0" w:space="0" w:color="auto" w:frame="1"/>
        </w:rPr>
        <w:t>apa</w:t>
      </w:r>
      <w:proofErr w:type="gramEnd"/>
      <w:r w:rsidR="009654C9" w:rsidRPr="009654C9">
        <w:rPr>
          <w:rFonts w:ascii="Times New Roman" w:eastAsia="Times New Roman" w:hAnsi="Times New Roman" w:cs="Times New Roman"/>
          <w:bCs/>
          <w:color w:val="000000"/>
          <w:sz w:val="20"/>
          <w:szCs w:val="20"/>
          <w:bdr w:val="none" w:sz="0" w:space="0" w:color="auto" w:frame="1"/>
        </w:rPr>
        <w:t xml:space="preserve"> saja yang di timbulkan dari pengelolaan sampah akibat pertumbuhan penduduk dan perkembangan pembangunan. Kemudian didapatkan kesimpulan bahwa pertumbuhan dan pembangunan memiliki dampak yang sangat mengerikan terhadap kesehatan tubuh maupun kesehatan lingkungan </w:t>
      </w:r>
      <w:r w:rsidR="009654C9" w:rsidRPr="009654C9">
        <w:rPr>
          <w:rFonts w:ascii="Times New Roman" w:eastAsia="Times New Roman" w:hAnsi="Times New Roman" w:cs="Times New Roman"/>
          <w:color w:val="000000"/>
          <w:sz w:val="20"/>
          <w:szCs w:val="20"/>
        </w:rPr>
        <w:t>merugikan terutama pada lingkungan sekitar kita yaitu sampah,penumpukan sampah yang berlebih dapat menyebabkan berbagai macam peny</w:t>
      </w:r>
      <w:r w:rsidR="00A66A67">
        <w:rPr>
          <w:rFonts w:ascii="Times New Roman" w:eastAsia="Times New Roman" w:hAnsi="Times New Roman" w:cs="Times New Roman"/>
          <w:color w:val="000000"/>
          <w:sz w:val="20"/>
          <w:szCs w:val="20"/>
        </w:rPr>
        <w:t>akit,ketidak</w:t>
      </w:r>
      <w:r w:rsidR="009654C9" w:rsidRPr="009654C9">
        <w:rPr>
          <w:rFonts w:ascii="Times New Roman" w:eastAsia="Times New Roman" w:hAnsi="Times New Roman" w:cs="Times New Roman"/>
          <w:color w:val="000000"/>
          <w:sz w:val="20"/>
          <w:szCs w:val="20"/>
        </w:rPr>
        <w:t>seimbangan ekosistem,timbulnya bencana banjir karena aliran selokan terhambat oleh sampah seta ketidaknyamanan dalam melakukan aktifitas. Maka dari itu pengelolaan sampah yang tepat harus segera dilakukan agar terciptanya lingkungan yang sehat serta terjamin bagi mutu kesehatan masyarakat sekitar</w:t>
      </w:r>
      <w:proofErr w:type="gramStart"/>
      <w:r w:rsidR="009654C9" w:rsidRPr="009654C9">
        <w:rPr>
          <w:rFonts w:ascii="Times New Roman" w:eastAsia="Times New Roman" w:hAnsi="Times New Roman" w:cs="Times New Roman"/>
          <w:color w:val="000000"/>
          <w:sz w:val="20"/>
          <w:szCs w:val="20"/>
        </w:rPr>
        <w:t>,untuk</w:t>
      </w:r>
      <w:proofErr w:type="gramEnd"/>
      <w:r w:rsidR="009654C9" w:rsidRPr="009654C9">
        <w:rPr>
          <w:rFonts w:ascii="Times New Roman" w:eastAsia="Times New Roman" w:hAnsi="Times New Roman" w:cs="Times New Roman"/>
          <w:color w:val="000000"/>
          <w:sz w:val="20"/>
          <w:szCs w:val="20"/>
        </w:rPr>
        <w:t xml:space="preserve"> terciptanya lingkungan tersebut tidak lain diperlukannya partisipasi dari masyarakat daerah tersebut untuk dapat melakukan pengelolaan sampah dengan baik dan benar,mulai memilah antara sampah organic dan anorganik juga tidak membuang sampah sembarangan.</w:t>
      </w:r>
    </w:p>
    <w:p w:rsidR="008B3B5B" w:rsidRPr="00985574" w:rsidRDefault="008B3B5B" w:rsidP="008646C3">
      <w:pPr>
        <w:spacing w:after="0" w:line="240" w:lineRule="auto"/>
        <w:jc w:val="both"/>
        <w:rPr>
          <w:rFonts w:ascii="Times New Roman" w:hAnsi="Times New Roman" w:cs="Times New Roman"/>
          <w:b/>
          <w:i/>
          <w:sz w:val="20"/>
          <w:szCs w:val="20"/>
          <w:lang w:val="id-ID"/>
        </w:rPr>
      </w:pPr>
    </w:p>
    <w:p w:rsidR="001F6182" w:rsidRPr="00985574" w:rsidRDefault="000B3230" w:rsidP="001F6182">
      <w:pPr>
        <w:spacing w:after="0" w:line="240" w:lineRule="auto"/>
        <w:jc w:val="both"/>
        <w:rPr>
          <w:rFonts w:ascii="Times New Roman" w:hAnsi="Times New Roman" w:cs="Times New Roman"/>
          <w:sz w:val="20"/>
          <w:szCs w:val="20"/>
          <w:lang w:val="id-ID"/>
        </w:rPr>
      </w:pPr>
      <w:r w:rsidRPr="000B3230">
        <w:rPr>
          <w:rFonts w:ascii="Times New Roman" w:hAnsi="Times New Roman" w:cs="Times New Roman"/>
          <w:b/>
          <w:sz w:val="20"/>
          <w:szCs w:val="20"/>
          <w:lang w:val="id-ID"/>
        </w:rPr>
        <w:t>K</w:t>
      </w:r>
      <w:r w:rsidRPr="000B3230">
        <w:rPr>
          <w:rFonts w:ascii="Times New Roman" w:hAnsi="Times New Roman" w:cs="Times New Roman"/>
          <w:b/>
          <w:sz w:val="20"/>
          <w:szCs w:val="20"/>
        </w:rPr>
        <w:t xml:space="preserve">ata </w:t>
      </w:r>
      <w:r w:rsidRPr="000B3230">
        <w:rPr>
          <w:rFonts w:ascii="Times New Roman" w:hAnsi="Times New Roman" w:cs="Times New Roman"/>
          <w:b/>
          <w:sz w:val="20"/>
          <w:szCs w:val="20"/>
          <w:lang w:val="id-ID"/>
        </w:rPr>
        <w:t>K</w:t>
      </w:r>
      <w:r>
        <w:rPr>
          <w:rFonts w:ascii="Times New Roman" w:hAnsi="Times New Roman" w:cs="Times New Roman"/>
          <w:b/>
          <w:sz w:val="20"/>
          <w:szCs w:val="20"/>
        </w:rPr>
        <w:t>unci</w:t>
      </w:r>
      <w:r w:rsidRPr="000B3230">
        <w:rPr>
          <w:rFonts w:ascii="Times New Roman" w:hAnsi="Times New Roman" w:cs="Times New Roman"/>
          <w:b/>
          <w:sz w:val="20"/>
          <w:szCs w:val="20"/>
        </w:rPr>
        <w:t>:</w:t>
      </w:r>
      <w:r w:rsidRPr="009416E2">
        <w:rPr>
          <w:rFonts w:ascii="Times New Roman" w:hAnsi="Times New Roman" w:cs="Times New Roman"/>
          <w:sz w:val="20"/>
          <w:szCs w:val="20"/>
        </w:rPr>
        <w:t xml:space="preserve"> </w:t>
      </w:r>
      <w:r w:rsidR="004860E2">
        <w:rPr>
          <w:rFonts w:ascii="Times New Roman" w:eastAsia="Times New Roman" w:hAnsi="Times New Roman" w:cs="Times New Roman"/>
          <w:color w:val="000000"/>
          <w:sz w:val="20"/>
          <w:szCs w:val="20"/>
        </w:rPr>
        <w:t>Pertumbuhan Penduduk</w:t>
      </w:r>
      <w:r w:rsidR="00092657">
        <w:rPr>
          <w:rFonts w:ascii="Times New Roman" w:eastAsia="Times New Roman" w:hAnsi="Times New Roman" w:cs="Times New Roman"/>
          <w:color w:val="000000"/>
          <w:sz w:val="20"/>
          <w:szCs w:val="20"/>
        </w:rPr>
        <w:t>,</w:t>
      </w:r>
      <w:r w:rsidR="00A6571B">
        <w:rPr>
          <w:rFonts w:ascii="Times New Roman" w:eastAsia="Times New Roman" w:hAnsi="Times New Roman" w:cs="Times New Roman"/>
          <w:color w:val="000000"/>
          <w:sz w:val="20"/>
          <w:szCs w:val="20"/>
        </w:rPr>
        <w:t>Pengelolaan Sampah</w:t>
      </w:r>
      <w:r w:rsidR="00092657">
        <w:rPr>
          <w:rFonts w:ascii="Times New Roman" w:eastAsia="Times New Roman" w:hAnsi="Times New Roman" w:cs="Times New Roman"/>
          <w:color w:val="000000"/>
          <w:sz w:val="20"/>
          <w:szCs w:val="20"/>
        </w:rPr>
        <w:t>,Analisis lingkungan</w:t>
      </w:r>
    </w:p>
    <w:p w:rsidR="00985574" w:rsidRPr="00985574" w:rsidRDefault="00985574" w:rsidP="00985574">
      <w:pPr>
        <w:spacing w:after="0" w:line="240" w:lineRule="auto"/>
        <w:jc w:val="both"/>
        <w:rPr>
          <w:rFonts w:ascii="Times New Roman" w:hAnsi="Times New Roman" w:cs="Times New Roman"/>
          <w:b/>
          <w:i/>
          <w:sz w:val="20"/>
          <w:szCs w:val="20"/>
          <w:lang w:val="id-ID"/>
        </w:rPr>
      </w:pPr>
    </w:p>
    <w:p w:rsidR="009654C9" w:rsidRDefault="00EF0833" w:rsidP="009654C9">
      <w:pPr>
        <w:spacing w:after="0" w:line="240" w:lineRule="auto"/>
        <w:jc w:val="both"/>
        <w:rPr>
          <w:rFonts w:ascii="Times New Roman" w:eastAsia="Times New Roman" w:hAnsi="Times New Roman" w:cs="Times New Roman"/>
          <w:i/>
          <w:color w:val="000000"/>
          <w:sz w:val="20"/>
          <w:szCs w:val="20"/>
        </w:rPr>
      </w:pPr>
      <w:r w:rsidRPr="00985574">
        <w:rPr>
          <w:rFonts w:ascii="Times New Roman" w:hAnsi="Times New Roman" w:cs="Times New Roman"/>
          <w:b/>
          <w:i/>
          <w:sz w:val="20"/>
          <w:szCs w:val="20"/>
          <w:shd w:val="clear" w:color="auto" w:fill="FFFFFF"/>
        </w:rPr>
        <w:t>ABSTRACT</w:t>
      </w:r>
      <w:bookmarkStart w:id="0" w:name="_GoBack"/>
      <w:bookmarkEnd w:id="0"/>
      <w:r w:rsidR="009416E2">
        <w:rPr>
          <w:rFonts w:ascii="Times New Roman" w:hAnsi="Times New Roman" w:cs="Times New Roman"/>
          <w:b/>
          <w:sz w:val="20"/>
          <w:szCs w:val="20"/>
          <w:shd w:val="clear" w:color="auto" w:fill="FFFFFF"/>
        </w:rPr>
        <w:t xml:space="preserve">: </w:t>
      </w:r>
      <w:r w:rsidR="009654C9" w:rsidRPr="009654C9">
        <w:rPr>
          <w:rFonts w:ascii="Times New Roman" w:eastAsia="Times New Roman" w:hAnsi="Times New Roman" w:cs="Times New Roman"/>
          <w:i/>
          <w:color w:val="000000"/>
          <w:sz w:val="20"/>
          <w:szCs w:val="20"/>
        </w:rPr>
        <w:t xml:space="preserve">Among the reasons for the growing number of waste products is that of growth in population and development, litter is a problem for almost every society, especially in cities or self-densely populated areas including in the most landfill areas in the cities where garbage production is mainly waste waste, as well as in the absence of properly managing garbage to protect the environment. The purpose of this study is to learn what effects waste management has had on people's growth and development. It has come to the conclusion that growth and development will have a terrible impact on both body and environmental health and environmental health, especially in our environment of garbage, excess garbage, can cause a wide variety of diseases, imbalance of ecosystems, where the flow of sewers is impeded by daily disservice litter. Hence proper waste management should be prompt in order to create a wholesome, secure environment for the health of the community around him, to create nothing more than an willing participation from the region </w:t>
      </w:r>
      <w:r w:rsidR="009654C9" w:rsidRPr="009654C9">
        <w:rPr>
          <w:rFonts w:ascii="Times New Roman" w:eastAsia="Times New Roman" w:hAnsi="Times New Roman" w:cs="Times New Roman"/>
          <w:i/>
          <w:color w:val="000000"/>
          <w:sz w:val="20"/>
          <w:szCs w:val="20"/>
        </w:rPr>
        <w:lastRenderedPageBreak/>
        <w:t>in order to manage litter properly and properly, starting to separate organic and inorganic wastes from litter.</w:t>
      </w:r>
    </w:p>
    <w:p w:rsidR="00B92F8E" w:rsidRDefault="00360FB2" w:rsidP="009654C9">
      <w:pPr>
        <w:spacing w:after="0" w:line="240" w:lineRule="auto"/>
        <w:jc w:val="both"/>
        <w:rPr>
          <w:rFonts w:ascii="Times New Roman" w:hAnsi="Times New Roman" w:cs="Times New Roman"/>
          <w:i/>
          <w:color w:val="0462C1"/>
          <w:sz w:val="20"/>
          <w:szCs w:val="20"/>
          <w:u w:val="single"/>
        </w:rPr>
      </w:pPr>
      <w:r w:rsidRPr="00985574">
        <w:rPr>
          <w:rFonts w:ascii="Times New Roman" w:hAnsi="Times New Roman" w:cs="Times New Roman"/>
          <w:b/>
          <w:i/>
          <w:sz w:val="20"/>
          <w:szCs w:val="20"/>
        </w:rPr>
        <w:t>Keywords:</w:t>
      </w:r>
      <w:r w:rsidRPr="00985574">
        <w:rPr>
          <w:rFonts w:ascii="Times New Roman" w:hAnsi="Times New Roman" w:cs="Times New Roman"/>
          <w:i/>
          <w:sz w:val="20"/>
          <w:szCs w:val="20"/>
        </w:rPr>
        <w:t xml:space="preserve"> </w:t>
      </w:r>
      <w:r w:rsidR="00A66A67">
        <w:rPr>
          <w:rFonts w:ascii="Times New Roman" w:hAnsi="Times New Roman" w:cs="Times New Roman"/>
          <w:b/>
          <w:i/>
          <w:noProof/>
          <w:sz w:val="20"/>
          <w:szCs w:val="20"/>
        </w:rPr>
        <w:t xml:space="preserve">Growth </w:t>
      </w:r>
      <w:r w:rsidR="009654C9">
        <w:rPr>
          <w:rFonts w:ascii="Times New Roman" w:hAnsi="Times New Roman" w:cs="Times New Roman"/>
          <w:b/>
          <w:i/>
          <w:noProof/>
          <w:sz w:val="20"/>
          <w:szCs w:val="20"/>
        </w:rPr>
        <w:t>Population,Waste Management,Environment Analysis</w:t>
      </w:r>
      <w:r w:rsidR="00FA5751" w:rsidRPr="00FA5751">
        <w:rPr>
          <w:rFonts w:ascii="Times New Roman" w:hAnsi="Times New Roman" w:cs="Times New Roman"/>
          <w:color w:val="0462C1"/>
          <w:sz w:val="20"/>
          <w:szCs w:val="20"/>
        </w:rPr>
        <w:t xml:space="preserve"> </w:t>
      </w:r>
    </w:p>
    <w:p w:rsidR="00637768" w:rsidRDefault="00637768" w:rsidP="00567213">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p>
    <w:p w:rsidR="00567213" w:rsidRPr="003E3375" w:rsidRDefault="00567213"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PENDAHULUAN</w:t>
      </w:r>
      <w:r w:rsidR="007515FF">
        <w:rPr>
          <w:rFonts w:ascii="Times New Roman" w:eastAsia="Times New Roman" w:hAnsi="Times New Roman" w:cs="Times New Roman"/>
          <w:b/>
          <w:bCs/>
          <w:color w:val="000000"/>
          <w:sz w:val="24"/>
          <w:szCs w:val="24"/>
          <w:bdr w:val="none" w:sz="0" w:space="0" w:color="auto" w:frame="1"/>
        </w:rPr>
        <w:t xml:space="preserve"> </w:t>
      </w:r>
    </w:p>
    <w:p w:rsidR="00512695" w:rsidRPr="00512695" w:rsidRDefault="00512695" w:rsidP="00512695">
      <w:pPr>
        <w:spacing w:after="0" w:line="360" w:lineRule="auto"/>
        <w:ind w:firstLine="720"/>
        <w:jc w:val="both"/>
        <w:rPr>
          <w:rFonts w:ascii="Times New Roman" w:hAnsi="Times New Roman" w:cs="Times New Roman"/>
          <w:sz w:val="24"/>
          <w:szCs w:val="24"/>
        </w:rPr>
      </w:pPr>
      <w:r w:rsidRPr="00512695">
        <w:rPr>
          <w:rFonts w:ascii="Times New Roman" w:hAnsi="Times New Roman" w:cs="Times New Roman"/>
          <w:sz w:val="24"/>
          <w:szCs w:val="24"/>
        </w:rPr>
        <w:t xml:space="preserve">Indonesia merupakan negara berkembang dengan pertambahan penduduk yang signifikan, dalam arti semakin banyak masyarakat yang tidak terlepas dari lingkungan sebagai tempat tinggal. Pertumbuhan penduduk merupakan salah satu faktor yang mempengaruhi jumlah penduduk, pembangunan perumahan berdasarkan pertumbuhan penduduk, dan adanya aktivitas manusia di lingkungan penduduk. </w:t>
      </w:r>
      <w:proofErr w:type="gramStart"/>
      <w:r w:rsidRPr="00512695">
        <w:rPr>
          <w:rFonts w:ascii="Times New Roman" w:hAnsi="Times New Roman" w:cs="Times New Roman"/>
          <w:sz w:val="24"/>
          <w:szCs w:val="24"/>
        </w:rPr>
        <w:t>tahun</w:t>
      </w:r>
      <w:proofErr w:type="gramEnd"/>
      <w:r w:rsidRPr="00512695">
        <w:rPr>
          <w:rFonts w:ascii="Times New Roman" w:hAnsi="Times New Roman" w:cs="Times New Roman"/>
          <w:sz w:val="24"/>
          <w:szCs w:val="24"/>
        </w:rPr>
        <w:t>, yang membutuhkan perhatian masyarakat, khususnya Rumah Tangga, mengelola sampah rumah tangga untuk membantu pemerintah dalam menangani masalah lingkungan. Kurangnya peran serta lingkungan rumah tangga dalam pengelolaan sampah merupakan kendala terpenting. Dalam hal perlindungan lingkungan, pemerintah membutuhkan peraturan yang jelas dan tegas tentang lingkungan dan sosialisasi lingkungan, oleh karena itu dampak limbah domestik terhadap lingkungan perlu mendapat perhatian pemerintah.</w:t>
      </w:r>
      <w:r w:rsidR="00F94248">
        <w:rPr>
          <w:rFonts w:ascii="Times New Roman" w:hAnsi="Times New Roman" w:cs="Times New Roman"/>
          <w:sz w:val="24"/>
          <w:szCs w:val="24"/>
        </w:rPr>
        <w:fldChar w:fldCharType="begin" w:fldLock="1"/>
      </w:r>
      <w:r w:rsidR="00F94248">
        <w:rPr>
          <w:rFonts w:ascii="Times New Roman" w:hAnsi="Times New Roman" w:cs="Times New Roman"/>
          <w:sz w:val="24"/>
          <w:szCs w:val="24"/>
        </w:rPr>
        <w:instrText>ADDIN CSL_CITATION {"citationItems":[{"id":"ITEM-1","itemData":{"abstract":"Dampak dari limbah rumah tangga dapat mempengaruhi pencemaran lingkungan seperti dapat menurunkan kualitas air yang akan berakibat pada tingkat kesehatan makhluk hidup dan lingkungan hidup. Adapun hal ini telah tertuang pada peraturan pemerintah Republik Indonesia Nomor 81 Tahun 2012 Tentang Pengelolaan Sampah Rumah Tangga dan Sampah Sejenis Rumah Tangga. Kurangnya tingkat kepedulian dari lingkungan rumah tangga itu sendiri, kurangnya tempat pembungan sampah dan kurangnya ketegasan dalam penegakan hukum para pelanggar adalah beberapa hambatan yang terjadi di masyarakat dalam pengelolaan sampah rumah tangga. Terdapat beberapa cara perencanaan dan pengelolaan sampah rumah tangga yang dapat dilakukan yaitu seperti dengan melakukan kegiatan daur ulang, pembakaran, pemisahan, pengomposan dan pembusukan sampah.","author":[{"dropping-particle":"","family":"Made","given":"N I","non-dropping-particle":"","parse-names":false,"suffix":""},{"dropping-particle":"","family":"Bunga","given":"N I A","non-dropping-particle":"","parse-names":false,"suffix":""},{"dropping-particle":"","family":"Dewi","given":"Surya","non-dropping-particle":"","parse-names":false,"suffix":""}],"container-title":"Jurnal Ganec Swara","id":"ITEM-1","issue":"2","issued":{"date-parts":[["2021"]]},"page":"1159-1164","title":"Analisa limbah rumah tangga terhadap dampak pencemaran lingkungan","type":"article-journal","volume":"15"},"uris":["http://www.mendeley.com/documents/?uuid=8b28cb45-b958-47d2-9836-f6090cd3978c"]}],"mendeley":{"formattedCitation":"(Made et al., 2021)","plainTextFormattedCitation":"(Made et al., 2021)","previouslyFormattedCitation":"(Made et al., 2021)"},"properties":{"noteIndex":0},"schema":"https://github.com/citation-style-language/schema/raw/master/csl-citation.json"}</w:instrText>
      </w:r>
      <w:r w:rsidR="00F94248">
        <w:rPr>
          <w:rFonts w:ascii="Times New Roman" w:hAnsi="Times New Roman" w:cs="Times New Roman"/>
          <w:sz w:val="24"/>
          <w:szCs w:val="24"/>
        </w:rPr>
        <w:fldChar w:fldCharType="separate"/>
      </w:r>
      <w:r w:rsidR="00F94248" w:rsidRPr="00F94248">
        <w:rPr>
          <w:rFonts w:ascii="Times New Roman" w:hAnsi="Times New Roman" w:cs="Times New Roman"/>
          <w:noProof/>
          <w:sz w:val="24"/>
          <w:szCs w:val="24"/>
        </w:rPr>
        <w:t>(Made et al., 2021)</w:t>
      </w:r>
      <w:r w:rsidR="00F94248">
        <w:rPr>
          <w:rFonts w:ascii="Times New Roman" w:hAnsi="Times New Roman" w:cs="Times New Roman"/>
          <w:sz w:val="24"/>
          <w:szCs w:val="24"/>
        </w:rPr>
        <w:fldChar w:fldCharType="end"/>
      </w:r>
      <w:r w:rsidRPr="00512695">
        <w:rPr>
          <w:rFonts w:ascii="Times New Roman" w:hAnsi="Times New Roman" w:cs="Times New Roman"/>
          <w:sz w:val="24"/>
          <w:szCs w:val="24"/>
        </w:rPr>
        <w:t xml:space="preserve"> Oleh karena itu, hal tersebut harus dibarengi dengan perbaikan sarana dan prasarana pengelolaan sampah di masyarakat, seperti penyediaan tempat penampungan sementara (TPS) di sekitar pemukiman penduduk.</w:t>
      </w:r>
    </w:p>
    <w:p w:rsidR="00512695" w:rsidRPr="00512695" w:rsidRDefault="00512695" w:rsidP="00512695">
      <w:pPr>
        <w:spacing w:after="0" w:line="360" w:lineRule="auto"/>
        <w:ind w:firstLine="720"/>
        <w:jc w:val="both"/>
        <w:rPr>
          <w:rFonts w:ascii="Times New Roman" w:hAnsi="Times New Roman" w:cs="Times New Roman"/>
          <w:sz w:val="24"/>
          <w:szCs w:val="24"/>
        </w:rPr>
      </w:pPr>
      <w:r w:rsidRPr="00512695">
        <w:rPr>
          <w:rFonts w:ascii="Times New Roman" w:hAnsi="Times New Roman" w:cs="Times New Roman"/>
          <w:sz w:val="24"/>
          <w:szCs w:val="24"/>
        </w:rPr>
        <w:t>Sampah merupakan masalah bagi hampir setiap masyarakat, terutama di perkotaan atau daerah padat penduduk. Di perkotaan khususnya kota-kota besar, sampah merupakan sesuatu yang tidak berguna atau tidak dapat digunakan lagi dan harus dimusnahkan jika tidak mengganggu, bau dan ti</w:t>
      </w:r>
      <w:r w:rsidR="00F94248">
        <w:rPr>
          <w:rFonts w:ascii="Times New Roman" w:hAnsi="Times New Roman" w:cs="Times New Roman"/>
          <w:sz w:val="24"/>
          <w:szCs w:val="24"/>
        </w:rPr>
        <w:t xml:space="preserve">dak enak, baik untuk kesehatan </w:t>
      </w:r>
      <w:r w:rsidR="00F94248">
        <w:rPr>
          <w:rFonts w:ascii="Times New Roman" w:hAnsi="Times New Roman" w:cs="Times New Roman"/>
          <w:sz w:val="24"/>
          <w:szCs w:val="24"/>
        </w:rPr>
        <w:fldChar w:fldCharType="begin" w:fldLock="1"/>
      </w:r>
      <w:r w:rsidR="00F94248">
        <w:rPr>
          <w:rFonts w:ascii="Times New Roman" w:hAnsi="Times New Roman" w:cs="Times New Roman"/>
          <w:sz w:val="24"/>
          <w:szCs w:val="24"/>
        </w:rPr>
        <w:instrText>ADDIN CSL_CITATION {"citationItems":[{"id":"ITEM-1","itemData":{"DOI":"10.33373/chypend.v2i1.609","ISSN":"2460-4747","abstract":"Penelitian ini dilakukan untuk mengetahui pengaruh sampah rumah tangga terhadap pelestarian lingkungan ditinjau dari aspek biologi di komplek perumahan graha pertiwi kel. urung kompas kec. rantau selatan. Penelitian ini adalah penelitian lapangan (Field Research).Populasi penelitian adalah warga Komplek Graha Pertiwidalam menangani sampah warganya. Sampel dilakukan dengan menggunakan teknik stratifikasi random sampling.Untuk mengumpulkan data yang diperlukan dalam penelitian ini, maka dipergunakan alat pengumpulan data, yaitu observasi, wawancara, dan Library Research.Teknik pengumpul data yang peneliti gunakan adalah dengan melakukan wawancara dengan Pengusaha sebagai pengembang Komplek Graha Pertiwi.Data yang terkumpul dari lapangan penelitian akan disajikan secara sistematis. Hasil penelitian, bahwa sampah di Komplek Perumahan Graha Pertiwi berasal dari sampah rumah tangga dari penduduk yang bermukim di komplek tersebut. Adapun jenis sampah yang sering terlihat terdiri sampah organik dan sampah non organik.Setiap harinya di kompleks Graha Pertiwi para penghuni rata-rata bisa membuang sampah berkisar 1 kg/perharinya.Kesadaran masyarakat yang tinggi akan pengolahan sampah cukup besar dimana sampah mereka tumpuk di halaman depan rumah dan langsung dibakar, sehingga sampah tidak sempat menumpuk terlalu lama.Kendala yang dihadapi dan upaya penanggulangannyamasih rendahnya kesadaran masyarakat dalam menciptakan kebersihan lingkungan.Hal ini terlihat dari kebiasaan membuang sampah yang tidak pada tempatnya.Persepsi masyarakat tentang penanganan sampah masih tertumpu pada pemerintah, padahal masalah kebersihan adalah tanggung jawab bersama antara masyarakat dengan pemerintah,terbatasnya lahan untuk pengumpulan dan pembuangan sampah akhir, serta terbatasnya dana transportasi sampah. Sementara tumpukan sampah meningkat dari hari ke hari. Kata Kunci: Sampah Rumah Tangga, Perumahan Graha Pertiwi This study was conducted to determine the effect of household waste to the environment in terms of aspects of biology at the housing complex kel housekeeping earth. nevertheless compass excl. southern shoreline. This research is a field (Field Research) is a research .Populasi residents handle garbage Complex Graha Pertiwidalam citizens. Samples were done by using stratified random sampling.Untuk collect the necessary data in this study, the data collection tools used, ie observation, interviews, and Library Research.Teknik data collectors that researchers use is to cond…","author":[{"dropping-particle":"","family":"Harahap","given":"Risma Delima","non-dropping-particle":"","parse-names":false,"suffix":""}],"container-title":"Cahaya Pendidikan","id":"ITEM-1","issue":"1","issued":{"date-parts":[["2016"]]},"page":"92-104","title":"Pengaruh Sampah Rumah Tangga Terhadap Pelestarian Lingkungan Ditinjau Dari Aspek Biologi Di Komplek Perumahan Graha Pertiwi Kel. Urung Kompas Kec. Rantau","type":"article-journal","volume":"2"},"uris":["http://www.mendeley.com/documents/?uuid=5a38450e-64ff-4534-93c3-412ba0a63068"]}],"mendeley":{"formattedCitation":"(Harahap, 2016)","plainTextFormattedCitation":"(Harahap, 2016)","previouslyFormattedCitation":"(Harahap, 2016)"},"properties":{"noteIndex":0},"schema":"https://github.com/citation-style-language/schema/raw/master/csl-citation.json"}</w:instrText>
      </w:r>
      <w:r w:rsidR="00F94248">
        <w:rPr>
          <w:rFonts w:ascii="Times New Roman" w:hAnsi="Times New Roman" w:cs="Times New Roman"/>
          <w:sz w:val="24"/>
          <w:szCs w:val="24"/>
        </w:rPr>
        <w:fldChar w:fldCharType="separate"/>
      </w:r>
      <w:r w:rsidR="00F94248" w:rsidRPr="00F94248">
        <w:rPr>
          <w:rFonts w:ascii="Times New Roman" w:hAnsi="Times New Roman" w:cs="Times New Roman"/>
          <w:noProof/>
          <w:sz w:val="24"/>
          <w:szCs w:val="24"/>
        </w:rPr>
        <w:t>(Harahap, 2016)</w:t>
      </w:r>
      <w:r w:rsidR="00F94248">
        <w:rPr>
          <w:rFonts w:ascii="Times New Roman" w:hAnsi="Times New Roman" w:cs="Times New Roman"/>
          <w:sz w:val="24"/>
          <w:szCs w:val="24"/>
        </w:rPr>
        <w:fldChar w:fldCharType="end"/>
      </w:r>
    </w:p>
    <w:p w:rsidR="00F94248" w:rsidRDefault="00512695" w:rsidP="00512695">
      <w:pPr>
        <w:spacing w:after="0" w:line="360" w:lineRule="auto"/>
        <w:ind w:firstLine="720"/>
        <w:jc w:val="both"/>
        <w:rPr>
          <w:rFonts w:ascii="Times New Roman" w:hAnsi="Times New Roman" w:cs="Times New Roman"/>
          <w:sz w:val="24"/>
          <w:szCs w:val="24"/>
        </w:rPr>
      </w:pPr>
      <w:r w:rsidRPr="00512695">
        <w:rPr>
          <w:rFonts w:ascii="Times New Roman" w:hAnsi="Times New Roman" w:cs="Times New Roman"/>
          <w:sz w:val="24"/>
          <w:szCs w:val="24"/>
        </w:rPr>
        <w:t>Ini jelas fenomena, seperti banjir akibat membuang sampah sembarangan di sungai, dan semua orang menghasilkan sampah, tidak terkecuali rumah tangga, industri at</w:t>
      </w:r>
      <w:r w:rsidR="00F94248">
        <w:rPr>
          <w:rFonts w:ascii="Times New Roman" w:hAnsi="Times New Roman" w:cs="Times New Roman"/>
          <w:sz w:val="24"/>
          <w:szCs w:val="24"/>
        </w:rPr>
        <w:t xml:space="preserve">au pabrik yang mengeluarkannya </w:t>
      </w:r>
      <w:r w:rsidR="00F94248">
        <w:rPr>
          <w:rFonts w:ascii="Times New Roman" w:hAnsi="Times New Roman" w:cs="Times New Roman"/>
          <w:sz w:val="24"/>
          <w:szCs w:val="24"/>
        </w:rPr>
        <w:fldChar w:fldCharType="begin" w:fldLock="1"/>
      </w:r>
      <w:r w:rsidR="00F94248">
        <w:rPr>
          <w:rFonts w:ascii="Times New Roman" w:hAnsi="Times New Roman" w:cs="Times New Roman"/>
          <w:sz w:val="24"/>
          <w:szCs w:val="24"/>
        </w:rPr>
        <w:instrText>ADDIN CSL_CITATION {"citationItems":[{"id":"ITEM-1","itemData":{"DOI":"10.33373/chypend.v2i1.609","ISSN":"2460-4747","abstract":"Penelitian ini dilakukan untuk mengetahui pengaruh sampah rumah tangga terhadap pelestarian lingkungan ditinjau dari aspek biologi di komplek perumahan graha pertiwi kel. urung kompas kec. rantau selatan. Penelitian ini adalah penelitian lapangan (Field Research).Populasi penelitian adalah warga Komplek Graha Pertiwidalam menangani sampah warganya. Sampel dilakukan dengan menggunakan teknik stratifikasi random sampling.Untuk mengumpulkan data yang diperlukan dalam penelitian ini, maka dipergunakan alat pengumpulan data, yaitu observasi, wawancara, dan Library Research.Teknik pengumpul data yang peneliti gunakan adalah dengan melakukan wawancara dengan Pengusaha sebagai pengembang Komplek Graha Pertiwi.Data yang terkumpul dari lapangan penelitian akan disajikan secara sistematis. Hasil penelitian, bahwa sampah di Komplek Perumahan Graha Pertiwi berasal dari sampah rumah tangga dari penduduk yang bermukim di komplek tersebut. Adapun jenis sampah yang sering terlihat terdiri sampah organik dan sampah non organik.Setiap harinya di kompleks Graha Pertiwi para penghuni rata-rata bisa membuang sampah berkisar 1 kg/perharinya.Kesadaran masyarakat yang tinggi akan pengolahan sampah cukup besar dimana sampah mereka tumpuk di halaman depan rumah dan langsung dibakar, sehingga sampah tidak sempat menumpuk terlalu lama.Kendala yang dihadapi dan upaya penanggulangannyamasih rendahnya kesadaran masyarakat dalam menciptakan kebersihan lingkungan.Hal ini terlihat dari kebiasaan membuang sampah yang tidak pada tempatnya.Persepsi masyarakat tentang penanganan sampah masih tertumpu pada pemerintah, padahal masalah kebersihan adalah tanggung jawab bersama antara masyarakat dengan pemerintah,terbatasnya lahan untuk pengumpulan dan pembuangan sampah akhir, serta terbatasnya dana transportasi sampah. Sementara tumpukan sampah meningkat dari hari ke hari. Kata Kunci: Sampah Rumah Tangga, Perumahan Graha Pertiwi This study was conducted to determine the effect of household waste to the environment in terms of aspects of biology at the housing complex kel housekeeping earth. nevertheless compass excl. southern shoreline. This research is a field (Field Research) is a research .Populasi residents handle garbage Complex Graha Pertiwidalam citizens. Samples were done by using stratified random sampling.Untuk collect the necessary data in this study, the data collection tools used, ie observation, interviews, and Library Research.Teknik data collectors that researchers use is to cond…","author":[{"dropping-particle":"","family":"Harahap","given":"Risma Delima","non-dropping-particle":"","parse-names":false,"suffix":""}],"container-title":"Cahaya Pendidikan","id":"ITEM-1","issue":"1","issued":{"date-parts":[["2016"]]},"page":"92-104","title":"Pengaruh Sampah Rumah Tangga Terhadap Pelestarian Lingkungan Ditinjau Dari Aspek Biologi Di Komplek Perumahan Graha Pertiwi Kel. Urung Kompas Kec. Rantau","type":"article-journal","volume":"2"},"uris":["http://www.mendeley.com/documents/?uuid=5a38450e-64ff-4534-93c3-412ba0a63068"]}],"mendeley":{"formattedCitation":"(Harahap, 2016)","plainTextFormattedCitation":"(Harahap, 2016)","previouslyFormattedCitation":"(Harahap, 2016)"},"properties":{"noteIndex":0},"schema":"https://github.com/citation-style-language/schema/raw/master/csl-citation.json"}</w:instrText>
      </w:r>
      <w:r w:rsidR="00F94248">
        <w:rPr>
          <w:rFonts w:ascii="Times New Roman" w:hAnsi="Times New Roman" w:cs="Times New Roman"/>
          <w:sz w:val="24"/>
          <w:szCs w:val="24"/>
        </w:rPr>
        <w:fldChar w:fldCharType="separate"/>
      </w:r>
      <w:r w:rsidR="00F94248" w:rsidRPr="00F94248">
        <w:rPr>
          <w:rFonts w:ascii="Times New Roman" w:hAnsi="Times New Roman" w:cs="Times New Roman"/>
          <w:noProof/>
          <w:sz w:val="24"/>
          <w:szCs w:val="24"/>
        </w:rPr>
        <w:t>(Harahap, 2016)</w:t>
      </w:r>
      <w:r w:rsidR="00F94248">
        <w:rPr>
          <w:rFonts w:ascii="Times New Roman" w:hAnsi="Times New Roman" w:cs="Times New Roman"/>
          <w:sz w:val="24"/>
          <w:szCs w:val="24"/>
        </w:rPr>
        <w:fldChar w:fldCharType="end"/>
      </w:r>
      <w:r w:rsidR="00F94248">
        <w:rPr>
          <w:rFonts w:ascii="Times New Roman" w:hAnsi="Times New Roman" w:cs="Times New Roman"/>
          <w:sz w:val="24"/>
          <w:szCs w:val="24"/>
        </w:rPr>
        <w:t xml:space="preserve"> </w:t>
      </w:r>
      <w:r w:rsidRPr="00512695">
        <w:rPr>
          <w:rFonts w:ascii="Times New Roman" w:hAnsi="Times New Roman" w:cs="Times New Roman"/>
          <w:sz w:val="24"/>
          <w:szCs w:val="24"/>
        </w:rPr>
        <w:t>Hal ini dikarenakan meningkatnya aktivitas masyarakat mempengaruhi kuantitas dan kualitas sampah/sampah yang dihasilkan, sehingga apabila tidak dikelola dengan baik dapat berdampak negatif berupa</w:t>
      </w:r>
      <w:r w:rsidR="00F94248">
        <w:rPr>
          <w:rFonts w:ascii="Times New Roman" w:hAnsi="Times New Roman" w:cs="Times New Roman"/>
          <w:sz w:val="24"/>
          <w:szCs w:val="24"/>
        </w:rPr>
        <w:t xml:space="preserve"> penurunan kualitas lingkungan</w:t>
      </w:r>
      <w:r w:rsidR="00F94248">
        <w:rPr>
          <w:rFonts w:ascii="Times New Roman" w:hAnsi="Times New Roman" w:cs="Times New Roman"/>
          <w:sz w:val="24"/>
          <w:szCs w:val="24"/>
        </w:rPr>
        <w:fldChar w:fldCharType="begin" w:fldLock="1"/>
      </w:r>
      <w:r w:rsidR="00F94248">
        <w:rPr>
          <w:rFonts w:ascii="Times New Roman" w:hAnsi="Times New Roman" w:cs="Times New Roman"/>
          <w:sz w:val="24"/>
          <w:szCs w:val="24"/>
        </w:rPr>
        <w:instrText>ADDIN CSL_CITATION {"citationItems":[{"id":"ITEM-1","itemData":{"abstract":"The purpose of this study are: (1) To determine and analyze the projection of population growth and waste generation in the city of Palu in the period 2015-2025; (2) To determine the requirement of the waste facility in the city of Palu in the period 2015-2025. (3) To acknowledge the waste management in the city of Palu. According to the data survey in the year of 2000 and 2010 and it is analysed by exponential method, the population of Palu city have increased on average by 1.69% per year. The population of Palu city in 2015 has accounted by 366.134 inhabitants with waste generation ammounted to 1.007m3 per day. Meanwhile, the population of Palu city is projected to increase by 2025 with waste generation amount of 1.192m3 per day. Therefore, The number of garbage trucks facility in 2025 are estimated by 74 units while the number of waste trucks have operated in 2015 by 63 units. In addition, the number of garbage containers in Palu city have operated by 126 units in 2015 and it is estimated to increased by 149 units in 2025. There are several strategies to improve the quality and quantity of solid waste management in the city of Palu;1)waste management should be equipped with sufficient and reliable management; 2)the local government should extend the dissemination to the public with the aim to build a mind-set that public participation in reducing the amount of waste is more important than providing handling facilities. So, this strategies will improve the awareness and dicipline of citizens to apply 3R (Reuse, Reduce, Recycle) and composting; 3)strengthening cooperation and coordination with the relevant stakeholder with the aim to find alternative source of funding as well as improving the quantity and quality of waste management facilities in the Palu city","author":[{"dropping-particle":"","family":"Tampuyak","given":"Sulastri","non-dropping-particle":"","parse-names":false,"suffix":""},{"dropping-particle":"","family":"Anwar","given":"Chairil","non-dropping-particle":"","parse-names":false,"suffix":""},{"dropping-particle":"","family":"Sangadji","given":"Muh. Nur","non-dropping-particle":"","parse-names":false,"suffix":""}],"container-title":"e Jurnal Katalogis","id":"ITEM-1","issue":"4","issued":{"date-parts":[["2016"]]},"page":"94-104","title":"Analisis Proyeksi Pertumbuhan Penduduk dan Kebutuhan Fasilitas Persampahan di Kota Palu 2015-2025","type":"article-journal","volume":"4"},"uris":["http://www.mendeley.com/documents/?uuid=36f0c7ec-0eb0-471c-b3f0-a3bb19e83b4f"]}],"mendeley":{"formattedCitation":"(Tampuyak et al., 2016)","plainTextFormattedCitation":"(Tampuyak et al., 2016)","previouslyFormattedCitation":"(Tampuyak et al., 2016)"},"properties":{"noteIndex":0},"schema":"https://github.com/citation-style-language/schema/raw/master/csl-citation.json"}</w:instrText>
      </w:r>
      <w:r w:rsidR="00F94248">
        <w:rPr>
          <w:rFonts w:ascii="Times New Roman" w:hAnsi="Times New Roman" w:cs="Times New Roman"/>
          <w:sz w:val="24"/>
          <w:szCs w:val="24"/>
        </w:rPr>
        <w:fldChar w:fldCharType="separate"/>
      </w:r>
      <w:r w:rsidR="00F94248" w:rsidRPr="00F94248">
        <w:rPr>
          <w:rFonts w:ascii="Times New Roman" w:hAnsi="Times New Roman" w:cs="Times New Roman"/>
          <w:noProof/>
          <w:sz w:val="24"/>
          <w:szCs w:val="24"/>
        </w:rPr>
        <w:t>(Tampuyak et al., 2016)</w:t>
      </w:r>
      <w:r w:rsidR="00F94248">
        <w:rPr>
          <w:rFonts w:ascii="Times New Roman" w:hAnsi="Times New Roman" w:cs="Times New Roman"/>
          <w:sz w:val="24"/>
          <w:szCs w:val="24"/>
        </w:rPr>
        <w:fldChar w:fldCharType="end"/>
      </w:r>
    </w:p>
    <w:p w:rsidR="00512695" w:rsidRPr="00512695" w:rsidRDefault="00512695" w:rsidP="00512695">
      <w:pPr>
        <w:spacing w:after="0" w:line="360" w:lineRule="auto"/>
        <w:ind w:firstLine="720"/>
        <w:jc w:val="both"/>
        <w:rPr>
          <w:rFonts w:ascii="Times New Roman" w:hAnsi="Times New Roman" w:cs="Times New Roman"/>
          <w:sz w:val="24"/>
          <w:szCs w:val="24"/>
        </w:rPr>
      </w:pPr>
      <w:r w:rsidRPr="00512695">
        <w:rPr>
          <w:rFonts w:ascii="Times New Roman" w:hAnsi="Times New Roman" w:cs="Times New Roman"/>
          <w:sz w:val="24"/>
          <w:szCs w:val="24"/>
        </w:rPr>
        <w:lastRenderedPageBreak/>
        <w:t>Salah satu upaya pemerintah untuk mengatasi dan mengelola masalah sampah adalah dengan diundangkannya Undang-Undang Nomor 18 Tahun 2008 tentang Pengelolaan Sampah (UUPS). Dalam UUPS terdapat penjelasan bahwa pengelolaan sampah meliputi pengurangan dan pembuangan sampah.Pengurangan sampah yang dimaksud meliputi kegiatan yang membatasi penumpukan sampah, mendaur ulang sampah, dan memanfaatkan sampah. Sementara itu, kegiatan pembuangan sampah meliputi pemilahan dan pemilahan sampah, serta pemindahan sampah dari sumbernya ke tempat penampungan sementara dan kemudi</w:t>
      </w:r>
      <w:r w:rsidR="00F94248">
        <w:rPr>
          <w:rFonts w:ascii="Times New Roman" w:hAnsi="Times New Roman" w:cs="Times New Roman"/>
          <w:sz w:val="24"/>
          <w:szCs w:val="24"/>
        </w:rPr>
        <w:t xml:space="preserve">an ke tempat pembuangan akhir </w:t>
      </w:r>
      <w:r w:rsidR="00F94248">
        <w:rPr>
          <w:rFonts w:ascii="Times New Roman" w:hAnsi="Times New Roman" w:cs="Times New Roman"/>
          <w:sz w:val="24"/>
          <w:szCs w:val="24"/>
        </w:rPr>
        <w:fldChar w:fldCharType="begin" w:fldLock="1"/>
      </w:r>
      <w:r w:rsidR="00FE40B0">
        <w:rPr>
          <w:rFonts w:ascii="Times New Roman" w:hAnsi="Times New Roman" w:cs="Times New Roman"/>
          <w:sz w:val="24"/>
          <w:szCs w:val="24"/>
        </w:rPr>
        <w:instrText>ADDIN CSL_CITATION {"citationItems":[{"id":"ITEM-1","itemData":{"ISBN":"9780415475976","ISSN":"0716-9736","abstract":"Permasalahan sampah bukan menjadi hal yang baru lagi di sekitar kita, Volume sampah yang terus meningkat sejalan dengan pertumbuhan penduduk dan keterbatasan lahan untuk pembuangan akhir adalah masalah yang harus segera dipecahkan, jika tidak dikelola secara benar masalah sampah tersebut akan menimbulkan kerusakan lingkungan dan merugikan masyarakat, khususnya di Kota Cilegon. Tujuan penelitian ini adalah untuk mendapatkan model pengelolaan sampah yang efektif dan efesien di kota Cilegon. Kajian ini menggunakan metode desriptif kuantitatif dan kualitatif berbasis survei dan wawancara mendalam (depth interview) menggunakan cluster sampling pada 8 kecamatan, Hasil dari kajian ini yaitu (1) Potensi sampah adalah 984.309,37 m3/tahun dan pengelolaan yang baru ditangani oleh pemerintah Kota Cilegon sebesar 39,2%; (2) Perilaku masyarakat Cilegon di kawasan perumahan dan perkampungan pengelolaan dan pengolahan limbah rumah tangga masih rendah; (2) Pengelolaan limbah rumah tangga pada kawasan perumahan dan perkampungan di Cilegon secara umum masih rendah (3) Pemanfaatan limbah rumah tangga pada kawasan perumahan dan perkampungan masih rendah terlihat dari pemanfaatan sampah organik menjadi kompos, pemanfaatan limbah menjadi energy masih dibawah 30%. (4) Kebijakan Pemerintah Kota Cilegon dilihat dari aspek kelembagaan, peraturan, peran serta masyarakat, dan penganggaran masih banyak kendala sehingga perlu menerapkan strategi-strategi tertentu untuk memecahkannya. Kata","author":[{"dropping-particle":"","family":"Sulaiman","given":"Fatah","non-dropping-particle":"","parse-names":false,"suffix":""},{"dropping-particle":"","family":"Utari","given":"Enggar","non-dropping-particle":"","parse-names":false,"suffix":""},{"dropping-particle":"","family":"Sidik","given":"Muhlisin","non-dropping-particle":"","parse-names":false,"suffix":""},{"dropping-particle":"","family":"Suhendi","given":"Endang","non-dropping-particle":"","parse-names":false,"suffix":""},{"dropping-particle":"","family":"Andiana","given":"Encep","non-dropping-particle":"","parse-names":false,"suffix":""}],"container-title":"Balitbang lprovinsi banten 2015","id":"ITEM-1","issue":"75","issued":{"date-parts":[["2015"]]},"page":"23-26","title":"KAJIAN PENGELOLAAN DAN PEMANFAATAN LIMBAH RUMAH TANGGA","type":"article-journal","volume":"11"},"uris":["http://www.mendeley.com/documents/?uuid=86eaba19-a0e6-4d4f-9d24-9332f4e2efbf"]}],"mendeley":{"formattedCitation":"(Sulaiman et al., 2015)","plainTextFormattedCitation":"(Sulaiman et al., 2015)","previouslyFormattedCitation":"(Sulaiman et al., 2015)"},"properties":{"noteIndex":0},"schema":"https://github.com/citation-style-language/schema/raw/master/csl-citation.json"}</w:instrText>
      </w:r>
      <w:r w:rsidR="00F94248">
        <w:rPr>
          <w:rFonts w:ascii="Times New Roman" w:hAnsi="Times New Roman" w:cs="Times New Roman"/>
          <w:sz w:val="24"/>
          <w:szCs w:val="24"/>
        </w:rPr>
        <w:fldChar w:fldCharType="separate"/>
      </w:r>
      <w:r w:rsidR="00F94248" w:rsidRPr="00F94248">
        <w:rPr>
          <w:rFonts w:ascii="Times New Roman" w:hAnsi="Times New Roman" w:cs="Times New Roman"/>
          <w:noProof/>
          <w:sz w:val="24"/>
          <w:szCs w:val="24"/>
        </w:rPr>
        <w:t>(Sulaiman et al., 2015)</w:t>
      </w:r>
      <w:r w:rsidR="00F94248">
        <w:rPr>
          <w:rFonts w:ascii="Times New Roman" w:hAnsi="Times New Roman" w:cs="Times New Roman"/>
          <w:sz w:val="24"/>
          <w:szCs w:val="24"/>
        </w:rPr>
        <w:fldChar w:fldCharType="end"/>
      </w:r>
      <w:r w:rsidR="00F94248">
        <w:rPr>
          <w:rFonts w:ascii="Times New Roman" w:hAnsi="Times New Roman" w:cs="Times New Roman"/>
          <w:sz w:val="24"/>
          <w:szCs w:val="24"/>
        </w:rPr>
        <w:t xml:space="preserve">. </w:t>
      </w:r>
      <w:r w:rsidRPr="00512695">
        <w:rPr>
          <w:rFonts w:ascii="Times New Roman" w:hAnsi="Times New Roman" w:cs="Times New Roman"/>
          <w:sz w:val="24"/>
          <w:szCs w:val="24"/>
        </w:rPr>
        <w:t xml:space="preserve">Sudah menjadi tanggung jawab kita bersama untuk menjaga dan melindungi lingkungan, karena lingkungan adalah tempat kita hidup. Oleh karena itu, perlu adanya upaya untuk menjaga lingkungan dari penumpukan sampah di lingkungan dengan </w:t>
      </w:r>
      <w:proofErr w:type="gramStart"/>
      <w:r w:rsidRPr="00512695">
        <w:rPr>
          <w:rFonts w:ascii="Times New Roman" w:hAnsi="Times New Roman" w:cs="Times New Roman"/>
          <w:sz w:val="24"/>
          <w:szCs w:val="24"/>
        </w:rPr>
        <w:t>cara</w:t>
      </w:r>
      <w:proofErr w:type="gramEnd"/>
      <w:r w:rsidRPr="00512695">
        <w:rPr>
          <w:rFonts w:ascii="Times New Roman" w:hAnsi="Times New Roman" w:cs="Times New Roman"/>
          <w:sz w:val="24"/>
          <w:szCs w:val="24"/>
        </w:rPr>
        <w:t xml:space="preserve"> rutin membersihkan dan membuang sampah pada tempat sampah yang telah disediakan oleh pemerintah. Tujuan dari penelitian ini adalah untuk menganalisis dampak sampah terhadap kondisi lingkungan masyarakat akibat pertumbuhan dan perkembangan penduduk yang masif, serta aktivitas penduduk yang berdampak pada sampah domestik.</w:t>
      </w:r>
    </w:p>
    <w:p w:rsidR="001538C6" w:rsidRPr="00512695" w:rsidRDefault="001538C6" w:rsidP="00512695">
      <w:pPr>
        <w:spacing w:after="0" w:line="240" w:lineRule="auto"/>
        <w:jc w:val="both"/>
      </w:pPr>
      <w:r w:rsidRPr="00864572">
        <w:rPr>
          <w:rFonts w:ascii="Times New Roman" w:eastAsia="Times New Roman" w:hAnsi="Times New Roman" w:cs="Times New Roman"/>
          <w:b/>
          <w:bCs/>
          <w:color w:val="000000"/>
          <w:sz w:val="24"/>
          <w:szCs w:val="24"/>
          <w:bdr w:val="none" w:sz="0" w:space="0" w:color="auto" w:frame="1"/>
        </w:rPr>
        <w:t>METODE</w:t>
      </w:r>
      <w:r w:rsidR="007515FF">
        <w:rPr>
          <w:rFonts w:ascii="Times New Roman" w:eastAsia="Times New Roman" w:hAnsi="Times New Roman" w:cs="Times New Roman"/>
          <w:b/>
          <w:bCs/>
          <w:color w:val="000000"/>
          <w:sz w:val="24"/>
          <w:szCs w:val="24"/>
          <w:bdr w:val="none" w:sz="0" w:space="0" w:color="auto" w:frame="1"/>
        </w:rPr>
        <w:t xml:space="preserve"> </w:t>
      </w:r>
    </w:p>
    <w:p w:rsidR="001538C6" w:rsidRDefault="00B8777B" w:rsidP="002A23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dilakukan pada bulan maret 2022. Lokasi penelitian yaitu di daerah kelurahan cipare</w:t>
      </w:r>
      <w:proofErr w:type="gramStart"/>
      <w:r>
        <w:rPr>
          <w:rFonts w:ascii="Times New Roman" w:hAnsi="Times New Roman" w:cs="Times New Roman"/>
          <w:sz w:val="24"/>
          <w:szCs w:val="24"/>
        </w:rPr>
        <w:t>,Kecamatan</w:t>
      </w:r>
      <w:proofErr w:type="gramEnd"/>
      <w:r>
        <w:rPr>
          <w:rFonts w:ascii="Times New Roman" w:hAnsi="Times New Roman" w:cs="Times New Roman"/>
          <w:sz w:val="24"/>
          <w:szCs w:val="24"/>
        </w:rPr>
        <w:t xml:space="preserve"> Serang,Kota Serang,Banten. Hal ini disebabkan karena masih banyak penduduk yang membuang sampah sembarangan serta banyaknya pendatang baru yang tinggal di daerah tersebut.</w:t>
      </w:r>
    </w:p>
    <w:p w:rsidR="002A23AC" w:rsidRPr="002A23AC" w:rsidRDefault="00B8777B" w:rsidP="00D65D0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enis penelitian ini yaitu kualitatif yang mana </w:t>
      </w:r>
      <w:r w:rsidR="00D65D08" w:rsidRPr="00D65D08">
        <w:rPr>
          <w:rFonts w:ascii="Times New Roman" w:hAnsi="Times New Roman" w:cs="Times New Roman"/>
          <w:sz w:val="24"/>
          <w:szCs w:val="24"/>
        </w:rPr>
        <w:t>Metode penelitian kuantitatifdapat diartikan sebagai metode penelitian yang berlandaskan pada filsafat positivisme, digunakan untuk meneliti pada populasi at au sampe tertentu, pengumpulan data menggunakan instrumen penelitian, analisis data bersifat kuantitatif/statistik, dengan tujuan untuk menguji hipotesis yang telah ditetapkan</w:t>
      </w:r>
      <w:r w:rsidR="00FE40B0">
        <w:rPr>
          <w:rFonts w:ascii="Times New Roman" w:hAnsi="Times New Roman" w:cs="Times New Roman"/>
          <w:sz w:val="24"/>
          <w:szCs w:val="24"/>
        </w:rPr>
        <w:t xml:space="preserve"> </w:t>
      </w:r>
      <w:r w:rsidR="00FE40B0">
        <w:rPr>
          <w:rFonts w:ascii="Times New Roman" w:hAnsi="Times New Roman" w:cs="Times New Roman"/>
          <w:sz w:val="24"/>
          <w:szCs w:val="24"/>
        </w:rPr>
        <w:fldChar w:fldCharType="begin" w:fldLock="1"/>
      </w:r>
      <w:r w:rsidR="00FE40B0">
        <w:rPr>
          <w:rFonts w:ascii="Times New Roman" w:hAnsi="Times New Roman" w:cs="Times New Roman"/>
          <w:sz w:val="24"/>
          <w:szCs w:val="24"/>
        </w:rPr>
        <w:instrText>ADDIN CSL_CITATION {"citationItems":[{"id":"ITEM-1","itemData":{"ISBN":"9780333227794","author":[{"dropping-particle":"","family":"Prof.Dr.Sugiyono","given":"","non-dropping-particle":"","parse-names":false,"suffix":""}],"container-title":"Angewandte Chemie International Edition, 6(11), 951–952.","id":"ITEM-1","issued":{"date-parts":[["2013"]]},"number-of-pages":"1-334","publisher":"ALFABETA,CV.","publisher-place":"bandung","title":"METODE PENELITIAN KAUNTITATIF KUALITATIF DAN R&amp;D","type":"book"},"uris":["http://www.mendeley.com/documents/?uuid=9c119720-d14d-4791-9e24-610172245b33"]}],"mendeley":{"formattedCitation":"(Prof.Dr.Sugiyono, 2013)","plainTextFormattedCitation":"(Prof.Dr.Sugiyono, 2013)","previouslyFormattedCitation":"(Prof.Dr.Sugiyono, 2013)"},"properties":{"noteIndex":0},"schema":"https://github.com/citation-style-language/schema/raw/master/csl-citation.json"}</w:instrText>
      </w:r>
      <w:r w:rsidR="00FE40B0">
        <w:rPr>
          <w:rFonts w:ascii="Times New Roman" w:hAnsi="Times New Roman" w:cs="Times New Roman"/>
          <w:sz w:val="24"/>
          <w:szCs w:val="24"/>
        </w:rPr>
        <w:fldChar w:fldCharType="separate"/>
      </w:r>
      <w:r w:rsidR="00FE40B0" w:rsidRPr="00FE40B0">
        <w:rPr>
          <w:rFonts w:ascii="Times New Roman" w:hAnsi="Times New Roman" w:cs="Times New Roman"/>
          <w:noProof/>
          <w:sz w:val="24"/>
          <w:szCs w:val="24"/>
        </w:rPr>
        <w:t>(Prof.Dr.Sugiyono, 2013)</w:t>
      </w:r>
      <w:r w:rsidR="00FE40B0">
        <w:rPr>
          <w:rFonts w:ascii="Times New Roman" w:hAnsi="Times New Roman" w:cs="Times New Roman"/>
          <w:sz w:val="24"/>
          <w:szCs w:val="24"/>
        </w:rPr>
        <w:fldChar w:fldCharType="end"/>
      </w:r>
      <w:r w:rsidR="00FE40B0">
        <w:rPr>
          <w:rFonts w:ascii="Times New Roman" w:hAnsi="Times New Roman" w:cs="Times New Roman"/>
          <w:sz w:val="24"/>
          <w:szCs w:val="24"/>
        </w:rPr>
        <w:t xml:space="preserve"> </w:t>
      </w:r>
      <w:r>
        <w:rPr>
          <w:rFonts w:ascii="Times New Roman" w:hAnsi="Times New Roman" w:cs="Times New Roman"/>
          <w:sz w:val="24"/>
          <w:szCs w:val="24"/>
        </w:rPr>
        <w:t>bermaksud</w:t>
      </w:r>
      <w:r w:rsidR="00FE40B0">
        <w:rPr>
          <w:rFonts w:ascii="Times New Roman" w:hAnsi="Times New Roman" w:cs="Times New Roman"/>
          <w:sz w:val="24"/>
          <w:szCs w:val="24"/>
        </w:rPr>
        <w:t xml:space="preserve"> </w:t>
      </w:r>
      <w:r>
        <w:rPr>
          <w:rFonts w:ascii="Times New Roman" w:hAnsi="Times New Roman" w:cs="Times New Roman"/>
          <w:sz w:val="24"/>
          <w:szCs w:val="24"/>
        </w:rPr>
        <w:t>mendeskripsikan mengenai dampak sampah terhadap lingkungan terhadap lingkungan akibat pertumbuhan penduduk dan perkembangan pembanunan. Untuk sumber data diperoleh dari hasil wawancara</w:t>
      </w:r>
      <w:r w:rsidR="002A23AC">
        <w:rPr>
          <w:rFonts w:ascii="Times New Roman" w:hAnsi="Times New Roman" w:cs="Times New Roman"/>
          <w:sz w:val="24"/>
          <w:szCs w:val="24"/>
        </w:rPr>
        <w:t xml:space="preserve"> bersama pihak kelurahan cipare</w:t>
      </w:r>
      <w:r>
        <w:rPr>
          <w:rFonts w:ascii="Times New Roman" w:hAnsi="Times New Roman" w:cs="Times New Roman"/>
          <w:sz w:val="24"/>
          <w:szCs w:val="24"/>
        </w:rPr>
        <w:t xml:space="preserve"> dan melakukan pengamatan langsung s</w:t>
      </w:r>
      <w:r w:rsidR="002A23AC">
        <w:rPr>
          <w:rFonts w:ascii="Times New Roman" w:hAnsi="Times New Roman" w:cs="Times New Roman"/>
          <w:sz w:val="24"/>
          <w:szCs w:val="24"/>
        </w:rPr>
        <w:t xml:space="preserve">erta data sekunder di peroleh dari Badan Pusat Statistik mengenai jumlah penduduk di </w:t>
      </w:r>
      <w:r w:rsidR="002A23AC">
        <w:rPr>
          <w:rFonts w:ascii="Times New Roman" w:hAnsi="Times New Roman" w:cs="Times New Roman"/>
          <w:sz w:val="24"/>
          <w:szCs w:val="24"/>
        </w:rPr>
        <w:lastRenderedPageBreak/>
        <w:t>wilayah kelurahan cipare</w:t>
      </w:r>
      <w:proofErr w:type="gramStart"/>
      <w:r w:rsidR="002A23AC">
        <w:rPr>
          <w:rFonts w:ascii="Times New Roman" w:hAnsi="Times New Roman" w:cs="Times New Roman"/>
          <w:sz w:val="24"/>
          <w:szCs w:val="24"/>
        </w:rPr>
        <w:t>,Kecamatan</w:t>
      </w:r>
      <w:proofErr w:type="gramEnd"/>
      <w:r w:rsidR="002A23AC">
        <w:rPr>
          <w:rFonts w:ascii="Times New Roman" w:hAnsi="Times New Roman" w:cs="Times New Roman"/>
          <w:sz w:val="24"/>
          <w:szCs w:val="24"/>
        </w:rPr>
        <w:t xml:space="preserve"> Serang,Kota Serang, Banten. Kemudian untuk teknik pengumpulan data dilakukan dengan </w:t>
      </w:r>
      <w:proofErr w:type="gramStart"/>
      <w:r w:rsidR="002A23AC">
        <w:rPr>
          <w:rFonts w:ascii="Times New Roman" w:hAnsi="Times New Roman" w:cs="Times New Roman"/>
          <w:sz w:val="24"/>
          <w:szCs w:val="24"/>
        </w:rPr>
        <w:t>cara</w:t>
      </w:r>
      <w:proofErr w:type="gramEnd"/>
      <w:r w:rsidR="002A23AC">
        <w:rPr>
          <w:rFonts w:ascii="Times New Roman" w:hAnsi="Times New Roman" w:cs="Times New Roman"/>
          <w:sz w:val="24"/>
          <w:szCs w:val="24"/>
        </w:rPr>
        <w:t xml:space="preserve"> observasi ke daerah cipare.</w:t>
      </w:r>
    </w:p>
    <w:p w:rsidR="001538C6" w:rsidRDefault="001538C6" w:rsidP="001538C6">
      <w:pPr>
        <w:spacing w:after="0" w:line="240" w:lineRule="auto"/>
        <w:jc w:val="both"/>
        <w:rPr>
          <w:rFonts w:ascii="Times New Roman" w:eastAsia="Times New Roman" w:hAnsi="Times New Roman" w:cs="Times New Roman"/>
          <w:b/>
          <w:bCs/>
          <w:color w:val="000000"/>
          <w:sz w:val="24"/>
          <w:szCs w:val="24"/>
          <w:bdr w:val="none" w:sz="0" w:space="0" w:color="auto" w:frame="1"/>
          <w:lang w:val="id-ID"/>
        </w:rPr>
      </w:pPr>
      <w:r w:rsidRPr="00864572">
        <w:rPr>
          <w:rFonts w:ascii="Times New Roman" w:eastAsia="Times New Roman" w:hAnsi="Times New Roman" w:cs="Times New Roman"/>
          <w:b/>
          <w:bCs/>
          <w:color w:val="000000"/>
          <w:sz w:val="24"/>
          <w:szCs w:val="24"/>
          <w:bdr w:val="none" w:sz="0" w:space="0" w:color="auto" w:frame="1"/>
        </w:rPr>
        <w:t>HASIL DAN PEMBAHASAN</w:t>
      </w:r>
      <w:r w:rsidR="007515FF">
        <w:rPr>
          <w:rFonts w:ascii="Times New Roman" w:eastAsia="Times New Roman" w:hAnsi="Times New Roman" w:cs="Times New Roman"/>
          <w:b/>
          <w:bCs/>
          <w:color w:val="000000"/>
          <w:sz w:val="24"/>
          <w:szCs w:val="24"/>
          <w:bdr w:val="none" w:sz="0" w:space="0" w:color="auto" w:frame="1"/>
        </w:rPr>
        <w:t xml:space="preserve"> </w:t>
      </w:r>
    </w:p>
    <w:p w:rsidR="00112CF7" w:rsidRDefault="002A23AC" w:rsidP="00F84B74">
      <w:pPr>
        <w:spacing w:line="360" w:lineRule="auto"/>
        <w:ind w:firstLine="720"/>
        <w:jc w:val="both"/>
        <w:rPr>
          <w:rFonts w:ascii="Times New Roman" w:hAnsi="Times New Roman" w:cs="Times New Roman"/>
          <w:sz w:val="24"/>
          <w:szCs w:val="24"/>
        </w:rPr>
      </w:pPr>
      <w:r w:rsidRPr="00F84B74">
        <w:rPr>
          <w:rFonts w:ascii="Times New Roman" w:hAnsi="Times New Roman" w:cs="Times New Roman"/>
          <w:sz w:val="24"/>
          <w:szCs w:val="24"/>
        </w:rPr>
        <w:t>Sampah adalah masalah</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Alasan terbesarnya adalah</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Aktivitas penduduk di perkotaan</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dan di daerah pedesaan, ini karenakurangnya kesadaran masyarakat</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 xml:space="preserve">lingkungan. Contohnya ada diSituasi sampah di Kota Serang. </w:t>
      </w:r>
      <w:r w:rsidR="00187A01" w:rsidRPr="00F84B74">
        <w:rPr>
          <w:rFonts w:ascii="Times New Roman" w:hAnsi="Times New Roman" w:cs="Times New Roman"/>
          <w:sz w:val="24"/>
          <w:szCs w:val="24"/>
        </w:rPr>
        <w:t>K</w:t>
      </w:r>
      <w:r w:rsidRPr="00F84B74">
        <w:rPr>
          <w:rFonts w:ascii="Times New Roman" w:hAnsi="Times New Roman" w:cs="Times New Roman"/>
          <w:sz w:val="24"/>
          <w:szCs w:val="24"/>
        </w:rPr>
        <w:t>ota</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Serang adalah salah satu kotadi Provinsi Banten. Pengepungan</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Ini memiliki 67 distrik di bawah yurisdiksinya</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bangsal. Termasuk Kabupaten Serang</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Salah satu kecamatan di Kota Serang.Menurut data dari Badan Pusat Statistik"Data Jalan Serang 2021"di pemerintahan kabupaten, kabupaten</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 xml:space="preserve">Serang terbagi menjadi 200 RW, 813 RT. </w:t>
      </w:r>
      <w:r w:rsidR="00187A01" w:rsidRPr="00F84B74">
        <w:rPr>
          <w:rFonts w:ascii="Times New Roman" w:hAnsi="Times New Roman" w:cs="Times New Roman"/>
          <w:sz w:val="24"/>
          <w:szCs w:val="24"/>
        </w:rPr>
        <w:t>D</w:t>
      </w:r>
      <w:r w:rsidRPr="00F84B74">
        <w:rPr>
          <w:rFonts w:ascii="Times New Roman" w:hAnsi="Times New Roman" w:cs="Times New Roman"/>
          <w:sz w:val="24"/>
          <w:szCs w:val="24"/>
        </w:rPr>
        <w:t>an</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Jumlah penduduk sebanyak 226.196 jiwa.</w:t>
      </w:r>
      <w:r w:rsidR="00187A01" w:rsidRPr="00F84B74">
        <w:rPr>
          <w:rFonts w:ascii="Times New Roman" w:hAnsi="Times New Roman" w:cs="Times New Roman"/>
          <w:sz w:val="24"/>
          <w:szCs w:val="24"/>
        </w:rPr>
        <w:t xml:space="preserve"> </w:t>
      </w:r>
      <w:proofErr w:type="gramStart"/>
      <w:r w:rsidRPr="00F84B74">
        <w:rPr>
          <w:rFonts w:ascii="Times New Roman" w:hAnsi="Times New Roman" w:cs="Times New Roman"/>
          <w:sz w:val="24"/>
          <w:szCs w:val="24"/>
        </w:rPr>
        <w:t>satu</w:t>
      </w:r>
      <w:proofErr w:type="gramEnd"/>
      <w:r w:rsidRPr="00F84B74">
        <w:rPr>
          <w:rFonts w:ascii="Times New Roman" w:hAnsi="Times New Roman" w:cs="Times New Roman"/>
          <w:sz w:val="24"/>
          <w:szCs w:val="24"/>
        </w:rPr>
        <w:t xml:space="preserve"> untuk dibahas</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terkait dengan kondisi sampah di sekitarnya</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Lingkungan, yaitu Desa Cipare,Kabupaten Serang. Jumlah penduduk</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Desa Cipare sebesar 24.451Jiwa, terdiri dari 21 RW dan 89 RT</w:t>
      </w:r>
      <w:r w:rsidR="00187A01" w:rsidRPr="00F84B74">
        <w:rPr>
          <w:rFonts w:ascii="Times New Roman" w:hAnsi="Times New Roman" w:cs="Times New Roman"/>
          <w:sz w:val="24"/>
          <w:szCs w:val="24"/>
        </w:rPr>
        <w:t xml:space="preserve"> </w:t>
      </w:r>
      <w:r w:rsidRPr="00F84B74">
        <w:rPr>
          <w:rFonts w:ascii="Times New Roman" w:hAnsi="Times New Roman" w:cs="Times New Roman"/>
          <w:sz w:val="24"/>
          <w:szCs w:val="24"/>
        </w:rPr>
        <w:t>Luasnya sekitar 1</w:t>
      </w:r>
      <w:proofErr w:type="gramStart"/>
      <w:r w:rsidRPr="00F84B74">
        <w:rPr>
          <w:rFonts w:ascii="Times New Roman" w:hAnsi="Times New Roman" w:cs="Times New Roman"/>
          <w:sz w:val="24"/>
          <w:szCs w:val="24"/>
        </w:rPr>
        <w:t>,27</w:t>
      </w:r>
      <w:proofErr w:type="gramEnd"/>
      <w:r w:rsidRPr="00F84B74">
        <w:rPr>
          <w:rFonts w:ascii="Times New Roman" w:hAnsi="Times New Roman" w:cs="Times New Roman"/>
          <w:sz w:val="24"/>
          <w:szCs w:val="24"/>
        </w:rPr>
        <w:t xml:space="preserve"> Km2. </w:t>
      </w:r>
    </w:p>
    <w:p w:rsidR="00187A01" w:rsidRPr="00112CF7" w:rsidRDefault="00112CF7" w:rsidP="00112CF7">
      <w:pPr>
        <w:spacing w:line="240" w:lineRule="auto"/>
        <w:jc w:val="both"/>
        <w:rPr>
          <w:rFonts w:ascii="Times New Roman" w:hAnsi="Times New Roman" w:cs="Times New Roman"/>
          <w:b/>
          <w:sz w:val="20"/>
          <w:szCs w:val="20"/>
        </w:rPr>
      </w:pPr>
      <w:r w:rsidRPr="00112CF7">
        <w:rPr>
          <w:rFonts w:ascii="Times New Roman" w:hAnsi="Times New Roman" w:cs="Times New Roman"/>
          <w:b/>
          <w:sz w:val="20"/>
          <w:szCs w:val="20"/>
        </w:rPr>
        <w:t xml:space="preserve">Tabel </w:t>
      </w:r>
      <w:proofErr w:type="gramStart"/>
      <w:r w:rsidRPr="00112CF7">
        <w:rPr>
          <w:rFonts w:ascii="Times New Roman" w:hAnsi="Times New Roman" w:cs="Times New Roman"/>
          <w:b/>
          <w:sz w:val="20"/>
          <w:szCs w:val="20"/>
        </w:rPr>
        <w:t>1 :</w:t>
      </w:r>
      <w:proofErr w:type="gramEnd"/>
      <w:r w:rsidRPr="00112CF7">
        <w:rPr>
          <w:rFonts w:ascii="Times New Roman" w:hAnsi="Times New Roman" w:cs="Times New Roman"/>
          <w:b/>
          <w:sz w:val="20"/>
          <w:szCs w:val="20"/>
        </w:rPr>
        <w:t xml:space="preserve"> Data Pertumbuhan Jumlah Penduduk (</w:t>
      </w:r>
      <w:r w:rsidR="00187A01" w:rsidRPr="00112CF7">
        <w:rPr>
          <w:rFonts w:ascii="Times New Roman" w:hAnsi="Times New Roman" w:cs="Times New Roman"/>
          <w:b/>
          <w:sz w:val="20"/>
          <w:szCs w:val="20"/>
        </w:rPr>
        <w:t>Sumber : BPS Kecamatan Serang 2019-2021</w:t>
      </w:r>
      <w:r w:rsidRPr="00112CF7">
        <w:rPr>
          <w:rFonts w:ascii="Times New Roman" w:hAnsi="Times New Roman" w:cs="Times New Roman"/>
          <w:b/>
          <w:sz w:val="20"/>
          <w:szCs w:val="20"/>
        </w:rPr>
        <w:t>)</w:t>
      </w:r>
    </w:p>
    <w:tbl>
      <w:tblPr>
        <w:tblStyle w:val="TableGrid"/>
        <w:tblpPr w:leftFromText="180" w:rightFromText="180" w:vertAnchor="page" w:horzAnchor="margin" w:tblpXSpec="center" w:tblpY="8471"/>
        <w:tblW w:w="0" w:type="auto"/>
        <w:tblLook w:val="04A0" w:firstRow="1" w:lastRow="0" w:firstColumn="1" w:lastColumn="0" w:noHBand="0" w:noVBand="1"/>
      </w:tblPr>
      <w:tblGrid>
        <w:gridCol w:w="1982"/>
        <w:gridCol w:w="893"/>
        <w:gridCol w:w="900"/>
        <w:gridCol w:w="900"/>
      </w:tblGrid>
      <w:tr w:rsidR="00FE40B0" w:rsidTr="00FE40B0">
        <w:tc>
          <w:tcPr>
            <w:tcW w:w="1982" w:type="dxa"/>
          </w:tcPr>
          <w:p w:rsidR="00FE40B0" w:rsidRPr="00187A01" w:rsidRDefault="00FE40B0" w:rsidP="00FE40B0">
            <w:pPr>
              <w:spacing w:line="360" w:lineRule="auto"/>
              <w:jc w:val="both"/>
              <w:rPr>
                <w:rFonts w:ascii="Times New Roman" w:hAnsi="Times New Roman" w:cs="Times New Roman"/>
                <w:b/>
                <w:sz w:val="24"/>
                <w:szCs w:val="24"/>
              </w:rPr>
            </w:pPr>
            <w:r w:rsidRPr="00187A01">
              <w:rPr>
                <w:rFonts w:ascii="Times New Roman" w:hAnsi="Times New Roman" w:cs="Times New Roman"/>
                <w:b/>
                <w:sz w:val="24"/>
                <w:szCs w:val="24"/>
              </w:rPr>
              <w:t>Kelurahan/Desa</w:t>
            </w:r>
          </w:p>
        </w:tc>
        <w:tc>
          <w:tcPr>
            <w:tcW w:w="893" w:type="dxa"/>
          </w:tcPr>
          <w:p w:rsidR="00FE40B0" w:rsidRPr="00187A01" w:rsidRDefault="00FE40B0" w:rsidP="00FE40B0">
            <w:pPr>
              <w:spacing w:line="360" w:lineRule="auto"/>
              <w:jc w:val="both"/>
              <w:rPr>
                <w:rFonts w:ascii="Times New Roman" w:hAnsi="Times New Roman" w:cs="Times New Roman"/>
                <w:b/>
                <w:sz w:val="24"/>
                <w:szCs w:val="24"/>
              </w:rPr>
            </w:pPr>
            <w:r w:rsidRPr="00187A01">
              <w:rPr>
                <w:rFonts w:ascii="Times New Roman" w:hAnsi="Times New Roman" w:cs="Times New Roman"/>
                <w:b/>
                <w:sz w:val="24"/>
                <w:szCs w:val="24"/>
              </w:rPr>
              <w:t>2018</w:t>
            </w:r>
          </w:p>
        </w:tc>
        <w:tc>
          <w:tcPr>
            <w:tcW w:w="900" w:type="dxa"/>
          </w:tcPr>
          <w:p w:rsidR="00FE40B0" w:rsidRPr="00187A01" w:rsidRDefault="00FE40B0" w:rsidP="00FE40B0">
            <w:pPr>
              <w:spacing w:line="360" w:lineRule="auto"/>
              <w:jc w:val="both"/>
              <w:rPr>
                <w:rFonts w:ascii="Times New Roman" w:hAnsi="Times New Roman" w:cs="Times New Roman"/>
                <w:b/>
                <w:sz w:val="24"/>
                <w:szCs w:val="24"/>
              </w:rPr>
            </w:pPr>
            <w:r w:rsidRPr="00187A01">
              <w:rPr>
                <w:rFonts w:ascii="Times New Roman" w:hAnsi="Times New Roman" w:cs="Times New Roman"/>
                <w:b/>
                <w:sz w:val="24"/>
                <w:szCs w:val="24"/>
              </w:rPr>
              <w:t>2019</w:t>
            </w:r>
          </w:p>
        </w:tc>
        <w:tc>
          <w:tcPr>
            <w:tcW w:w="900" w:type="dxa"/>
          </w:tcPr>
          <w:p w:rsidR="00FE40B0" w:rsidRPr="00187A01" w:rsidRDefault="00FE40B0" w:rsidP="00FE40B0">
            <w:pPr>
              <w:spacing w:line="360" w:lineRule="auto"/>
              <w:jc w:val="both"/>
              <w:rPr>
                <w:rFonts w:ascii="Times New Roman" w:hAnsi="Times New Roman" w:cs="Times New Roman"/>
                <w:b/>
                <w:sz w:val="24"/>
                <w:szCs w:val="24"/>
              </w:rPr>
            </w:pPr>
            <w:r w:rsidRPr="00187A01">
              <w:rPr>
                <w:rFonts w:ascii="Times New Roman" w:hAnsi="Times New Roman" w:cs="Times New Roman"/>
                <w:b/>
                <w:sz w:val="24"/>
                <w:szCs w:val="24"/>
              </w:rPr>
              <w:t>2020</w:t>
            </w:r>
          </w:p>
        </w:tc>
      </w:tr>
      <w:tr w:rsidR="00FE40B0" w:rsidTr="00FE40B0">
        <w:tc>
          <w:tcPr>
            <w:tcW w:w="1982" w:type="dxa"/>
          </w:tcPr>
          <w:p w:rsidR="00FE40B0" w:rsidRPr="00187A01" w:rsidRDefault="00FE40B0" w:rsidP="00FE40B0">
            <w:pPr>
              <w:spacing w:line="360" w:lineRule="auto"/>
              <w:jc w:val="both"/>
              <w:rPr>
                <w:rFonts w:ascii="Times New Roman" w:hAnsi="Times New Roman" w:cs="Times New Roman"/>
                <w:b/>
                <w:sz w:val="24"/>
                <w:szCs w:val="24"/>
              </w:rPr>
            </w:pPr>
            <w:r w:rsidRPr="00187A01">
              <w:rPr>
                <w:rFonts w:ascii="Times New Roman" w:hAnsi="Times New Roman" w:cs="Times New Roman"/>
                <w:b/>
                <w:sz w:val="24"/>
                <w:szCs w:val="24"/>
              </w:rPr>
              <w:t xml:space="preserve">Cipare </w:t>
            </w:r>
          </w:p>
        </w:tc>
        <w:tc>
          <w:tcPr>
            <w:tcW w:w="893" w:type="dxa"/>
          </w:tcPr>
          <w:p w:rsidR="00FE40B0" w:rsidRPr="00187A01" w:rsidRDefault="00FE40B0" w:rsidP="00FE40B0">
            <w:pPr>
              <w:spacing w:line="360" w:lineRule="auto"/>
              <w:jc w:val="both"/>
              <w:rPr>
                <w:rFonts w:ascii="Times New Roman" w:hAnsi="Times New Roman" w:cs="Times New Roman"/>
                <w:sz w:val="24"/>
                <w:szCs w:val="24"/>
              </w:rPr>
            </w:pPr>
            <w:r w:rsidRPr="00187A01">
              <w:rPr>
                <w:rFonts w:ascii="Times New Roman" w:hAnsi="Times New Roman" w:cs="Times New Roman"/>
                <w:sz w:val="24"/>
                <w:szCs w:val="24"/>
              </w:rPr>
              <w:t>28.597</w:t>
            </w:r>
          </w:p>
        </w:tc>
        <w:tc>
          <w:tcPr>
            <w:tcW w:w="900" w:type="dxa"/>
          </w:tcPr>
          <w:p w:rsidR="00FE40B0" w:rsidRPr="00187A01" w:rsidRDefault="00FE40B0" w:rsidP="00FE40B0">
            <w:pPr>
              <w:spacing w:line="360" w:lineRule="auto"/>
              <w:jc w:val="both"/>
              <w:rPr>
                <w:rFonts w:ascii="Times New Roman" w:hAnsi="Times New Roman" w:cs="Times New Roman"/>
                <w:sz w:val="24"/>
                <w:szCs w:val="24"/>
              </w:rPr>
            </w:pPr>
            <w:r w:rsidRPr="00187A01">
              <w:rPr>
                <w:rFonts w:ascii="Times New Roman" w:hAnsi="Times New Roman" w:cs="Times New Roman"/>
                <w:sz w:val="24"/>
                <w:szCs w:val="24"/>
              </w:rPr>
              <w:t>25.342</w:t>
            </w:r>
          </w:p>
        </w:tc>
        <w:tc>
          <w:tcPr>
            <w:tcW w:w="900" w:type="dxa"/>
          </w:tcPr>
          <w:p w:rsidR="00FE40B0" w:rsidRPr="00187A01" w:rsidRDefault="00FE40B0" w:rsidP="00FE40B0">
            <w:pPr>
              <w:spacing w:line="360" w:lineRule="auto"/>
              <w:jc w:val="both"/>
              <w:rPr>
                <w:rFonts w:ascii="Times New Roman" w:hAnsi="Times New Roman" w:cs="Times New Roman"/>
                <w:sz w:val="24"/>
                <w:szCs w:val="24"/>
              </w:rPr>
            </w:pPr>
            <w:r w:rsidRPr="00187A01">
              <w:rPr>
                <w:rFonts w:ascii="Times New Roman" w:hAnsi="Times New Roman" w:cs="Times New Roman"/>
                <w:sz w:val="24"/>
                <w:szCs w:val="24"/>
              </w:rPr>
              <w:t>24.451</w:t>
            </w:r>
          </w:p>
        </w:tc>
      </w:tr>
    </w:tbl>
    <w:p w:rsidR="00112CF7" w:rsidRDefault="00112CF7" w:rsidP="002A23AC">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112CF7" w:rsidRDefault="00112CF7" w:rsidP="002A23AC">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FE40B0" w:rsidRDefault="00FE40B0" w:rsidP="002A23AC">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FE40B0" w:rsidRDefault="00FE40B0" w:rsidP="002A23AC">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B01450" w:rsidRDefault="00112CF7" w:rsidP="00B01450">
      <w:pPr>
        <w:shd w:val="clear" w:color="auto" w:fill="FFFFFF"/>
        <w:spacing w:after="0" w:line="360" w:lineRule="auto"/>
        <w:ind w:firstLine="720"/>
        <w:jc w:val="both"/>
        <w:textAlignment w:val="baseline"/>
        <w:rPr>
          <w:rFonts w:ascii="Times New Roman" w:eastAsia="Times New Roman" w:hAnsi="Times New Roman" w:cs="Times New Roman"/>
          <w:bCs/>
          <w:color w:val="000000"/>
          <w:sz w:val="24"/>
          <w:szCs w:val="24"/>
          <w:bdr w:val="none" w:sz="0" w:space="0" w:color="auto" w:frame="1"/>
        </w:rPr>
      </w:pPr>
      <w:r>
        <w:rPr>
          <w:rFonts w:ascii="Times New Roman" w:eastAsia="Times New Roman" w:hAnsi="Times New Roman" w:cs="Times New Roman"/>
          <w:bCs/>
          <w:color w:val="000000"/>
          <w:sz w:val="24"/>
          <w:szCs w:val="24"/>
          <w:bdr w:val="none" w:sz="0" w:space="0" w:color="auto" w:frame="1"/>
        </w:rPr>
        <w:t>Berdasarkan tabel data diatas yang menunjukan adanya penurunan jumlah dalam peningkatan penduduk di kelurahan cipare dari tahun 2018 sampai tahun 2020.</w:t>
      </w:r>
      <w:r w:rsidR="0022641F">
        <w:rPr>
          <w:rFonts w:ascii="Times New Roman" w:eastAsia="Times New Roman" w:hAnsi="Times New Roman" w:cs="Times New Roman"/>
          <w:bCs/>
          <w:color w:val="000000"/>
          <w:sz w:val="24"/>
          <w:szCs w:val="24"/>
          <w:bdr w:val="none" w:sz="0" w:space="0" w:color="auto" w:frame="1"/>
        </w:rPr>
        <w:t xml:space="preserve"> Pertumbuhan penduduk jua dapat mengakibatkan ledakan penduduk</w:t>
      </w:r>
      <w:proofErr w:type="gramStart"/>
      <w:r w:rsidR="0022641F">
        <w:rPr>
          <w:rFonts w:ascii="Times New Roman" w:eastAsia="Times New Roman" w:hAnsi="Times New Roman" w:cs="Times New Roman"/>
          <w:bCs/>
          <w:color w:val="000000"/>
          <w:sz w:val="24"/>
          <w:szCs w:val="24"/>
          <w:bdr w:val="none" w:sz="0" w:space="0" w:color="auto" w:frame="1"/>
        </w:rPr>
        <w:t>,hal</w:t>
      </w:r>
      <w:proofErr w:type="gramEnd"/>
      <w:r w:rsidR="0022641F">
        <w:rPr>
          <w:rFonts w:ascii="Times New Roman" w:eastAsia="Times New Roman" w:hAnsi="Times New Roman" w:cs="Times New Roman"/>
          <w:bCs/>
          <w:color w:val="000000"/>
          <w:sz w:val="24"/>
          <w:szCs w:val="24"/>
          <w:bdr w:val="none" w:sz="0" w:space="0" w:color="auto" w:frame="1"/>
        </w:rPr>
        <w:t xml:space="preserve"> ini akan berdampak pada kualitas kelestarian serta keseimbangan ekosistem suatu wilayah,namun dengan adanya penurunan jumlah penduduk yang ada di kelurahan cipare membuat kualitas lingkungan wilayah tersebut terjaga</w:t>
      </w:r>
      <w:r w:rsidR="00B01450">
        <w:rPr>
          <w:rFonts w:ascii="Times New Roman" w:eastAsia="Times New Roman" w:hAnsi="Times New Roman" w:cs="Times New Roman"/>
          <w:bCs/>
          <w:color w:val="000000"/>
          <w:sz w:val="24"/>
          <w:szCs w:val="24"/>
          <w:bdr w:val="none" w:sz="0" w:space="0" w:color="auto" w:frame="1"/>
        </w:rPr>
        <w:t>.</w:t>
      </w:r>
    </w:p>
    <w:p w:rsidR="00112CF7" w:rsidRDefault="00B01450" w:rsidP="00B01450">
      <w:pPr>
        <w:shd w:val="clear" w:color="auto" w:fill="FFFFFF"/>
        <w:spacing w:after="0" w:line="360" w:lineRule="auto"/>
        <w:ind w:firstLine="720"/>
        <w:jc w:val="both"/>
        <w:textAlignment w:val="baseline"/>
        <w:rPr>
          <w:rFonts w:ascii="Times New Roman" w:eastAsia="Times New Roman" w:hAnsi="Times New Roman" w:cs="Times New Roman"/>
          <w:bCs/>
          <w:color w:val="000000"/>
          <w:sz w:val="24"/>
          <w:szCs w:val="24"/>
          <w:bdr w:val="none" w:sz="0" w:space="0" w:color="auto" w:frame="1"/>
        </w:rPr>
      </w:pPr>
      <w:r>
        <w:rPr>
          <w:rFonts w:ascii="Times New Roman" w:eastAsia="Times New Roman" w:hAnsi="Times New Roman" w:cs="Times New Roman"/>
          <w:bCs/>
          <w:color w:val="000000"/>
          <w:sz w:val="24"/>
          <w:szCs w:val="24"/>
          <w:bdr w:val="none" w:sz="0" w:space="0" w:color="auto" w:frame="1"/>
        </w:rPr>
        <w:t>Adanya pertumbuhan penduduk disuatu wilayah harus disertai dengan pengelolaan aspek sarana dan prasarana dasar dalam lingkungan pemukiman</w:t>
      </w:r>
      <w:proofErr w:type="gramStart"/>
      <w:r>
        <w:rPr>
          <w:rFonts w:ascii="Times New Roman" w:eastAsia="Times New Roman" w:hAnsi="Times New Roman" w:cs="Times New Roman"/>
          <w:bCs/>
          <w:color w:val="000000"/>
          <w:sz w:val="24"/>
          <w:szCs w:val="24"/>
          <w:bdr w:val="none" w:sz="0" w:space="0" w:color="auto" w:frame="1"/>
        </w:rPr>
        <w:t>,seperti</w:t>
      </w:r>
      <w:proofErr w:type="gramEnd"/>
      <w:r>
        <w:rPr>
          <w:rFonts w:ascii="Times New Roman" w:eastAsia="Times New Roman" w:hAnsi="Times New Roman" w:cs="Times New Roman"/>
          <w:bCs/>
          <w:color w:val="000000"/>
          <w:sz w:val="24"/>
          <w:szCs w:val="24"/>
          <w:bdr w:val="none" w:sz="0" w:space="0" w:color="auto" w:frame="1"/>
        </w:rPr>
        <w:t xml:space="preserve"> lokasi air bersih,system pembuangan sampah,sanitasi,dan drainase yang terkontrol terutama dalam bidang pengelolaan sampah</w:t>
      </w:r>
      <w:r w:rsidR="008B6EFF">
        <w:rPr>
          <w:rFonts w:ascii="Times New Roman" w:eastAsia="Times New Roman" w:hAnsi="Times New Roman" w:cs="Times New Roman"/>
          <w:bCs/>
          <w:color w:val="000000"/>
          <w:sz w:val="24"/>
          <w:szCs w:val="24"/>
          <w:bdr w:val="none" w:sz="0" w:space="0" w:color="auto" w:frame="1"/>
        </w:rPr>
        <w:t xml:space="preserve"> dan tak lain dihasilkan dari partisipasi masyarakat dalam pengelolaan sampah</w:t>
      </w:r>
      <w:r>
        <w:rPr>
          <w:rFonts w:ascii="Times New Roman" w:eastAsia="Times New Roman" w:hAnsi="Times New Roman" w:cs="Times New Roman"/>
          <w:bCs/>
          <w:color w:val="000000"/>
          <w:sz w:val="24"/>
          <w:szCs w:val="24"/>
          <w:bdr w:val="none" w:sz="0" w:space="0" w:color="auto" w:frame="1"/>
        </w:rPr>
        <w:t>.</w:t>
      </w:r>
      <w:r w:rsidR="00774653">
        <w:rPr>
          <w:rFonts w:ascii="Times New Roman" w:eastAsia="Times New Roman" w:hAnsi="Times New Roman" w:cs="Times New Roman"/>
          <w:bCs/>
          <w:color w:val="000000"/>
          <w:sz w:val="24"/>
          <w:szCs w:val="24"/>
          <w:bdr w:val="none" w:sz="0" w:space="0" w:color="auto" w:frame="1"/>
        </w:rPr>
        <w:t xml:space="preserve"> Dalam menciptakan lingkungan pemukiman yang sehat salah satu indicator dalam menilai </w:t>
      </w:r>
      <w:r w:rsidR="00774653">
        <w:rPr>
          <w:rFonts w:ascii="Times New Roman" w:eastAsia="Times New Roman" w:hAnsi="Times New Roman" w:cs="Times New Roman"/>
          <w:bCs/>
          <w:color w:val="000000"/>
          <w:sz w:val="24"/>
          <w:szCs w:val="24"/>
          <w:bdr w:val="none" w:sz="0" w:space="0" w:color="auto" w:frame="1"/>
        </w:rPr>
        <w:lastRenderedPageBreak/>
        <w:t>dan mengetahuinya ialah dengan melihat tingkat kesejahtera</w:t>
      </w:r>
      <w:r w:rsidR="00BF4467">
        <w:rPr>
          <w:rFonts w:ascii="Times New Roman" w:eastAsia="Times New Roman" w:hAnsi="Times New Roman" w:cs="Times New Roman"/>
          <w:bCs/>
          <w:color w:val="000000"/>
          <w:sz w:val="24"/>
          <w:szCs w:val="24"/>
          <w:bdr w:val="none" w:sz="0" w:space="0" w:color="auto" w:frame="1"/>
        </w:rPr>
        <w:t>an penduduk dalam bidang social ekonomi</w:t>
      </w:r>
      <w:r w:rsidR="00774653">
        <w:rPr>
          <w:rFonts w:ascii="Times New Roman" w:eastAsia="Times New Roman" w:hAnsi="Times New Roman" w:cs="Times New Roman"/>
          <w:bCs/>
          <w:color w:val="000000"/>
          <w:sz w:val="24"/>
          <w:szCs w:val="24"/>
          <w:bdr w:val="none" w:sz="0" w:space="0" w:color="auto" w:frame="1"/>
        </w:rPr>
        <w:t xml:space="preserve"> </w:t>
      </w:r>
      <w:r w:rsidR="00EC3AA1">
        <w:rPr>
          <w:rFonts w:ascii="Times New Roman" w:eastAsia="Times New Roman" w:hAnsi="Times New Roman" w:cs="Times New Roman"/>
          <w:bCs/>
          <w:color w:val="000000"/>
          <w:sz w:val="24"/>
          <w:szCs w:val="24"/>
          <w:bdr w:val="none" w:sz="0" w:space="0" w:color="auto" w:frame="1"/>
        </w:rPr>
        <w:fldChar w:fldCharType="begin" w:fldLock="1"/>
      </w:r>
      <w:r w:rsidR="00F94248">
        <w:rPr>
          <w:rFonts w:ascii="Times New Roman" w:eastAsia="Times New Roman" w:hAnsi="Times New Roman" w:cs="Times New Roman"/>
          <w:bCs/>
          <w:color w:val="000000"/>
          <w:sz w:val="24"/>
          <w:szCs w:val="24"/>
          <w:bdr w:val="none" w:sz="0" w:space="0" w:color="auto" w:frame="1"/>
        </w:rPr>
        <w:instrText>ADDIN CSL_CITATION {"citationItems":[{"id":"ITEM-1","itemData":{"abstract":"Pokok masalah yang diajukan pada artikel ini adalah perlunya memperhatikan aspek lingkungan sebagai dampak dari dinamika kependudukan. Pertumbuhan penduduk yang tinggi menyebabkan ledakan penduduk, hal ini akan sangat mempengaruhi kualitas kelestarian dan keseimbangan lingkungan dalam suatu wilayah. Dampak dinamika kependudukan terhadap lingkungan diantaranya adalah: permukiman dengan pengelolaan yang tidak terkontrol, meningkatnya pencemaran lingkungan, terjadinya kerusakan hutan dan alih fungsi lahan","author":[{"dropping-particle":"","family":"Hidayati","given":"Nazly","non-dropping-particle":"","parse-names":false,"suffix":""},{"dropping-particle":"","family":"Putra","given":"Andika","non-dropping-particle":"","parse-names":false,"suffix":""},{"dropping-particle":"","family":"Dewita","given":"Metra","non-dropping-particle":"","parse-names":false,"suffix":""},{"dropping-particle":"","family":"Framujiastri","given":"Novira Esa","non-dropping-particle":"","parse-names":false,"suffix":""},{"dropping-particle":"","family":"Padang","given":"Universitas Negeri","non-dropping-particle":"","parse-names":false,"suffix":""},{"dropping-particle":"","family":"Pendahuluan","given":"I","non-dropping-particle":"","parse-names":false,"suffix":""}],"container-title":"Jurnal Kependudukan dan Pembangunan Lingkunga","id":"ITEM-1","issue":"2","issued":{"date-parts":[["2020"]]},"page":"33-42","title":"Dampak dinamika kependudukan terhadap lingkungan","type":"article-journal","volume":"1"},"uris":["http://www.mendeley.com/documents/?uuid=3bcdd9d2-9783-4974-8076-2668c2809526"]}],"mendeley":{"formattedCitation":"(Hidayati et al., 2020)","plainTextFormattedCitation":"(Hidayati et al., 2020)","previouslyFormattedCitation":"(Hidayati et al., 2020)"},"properties":{"noteIndex":0},"schema":"https://github.com/citation-style-language/schema/raw/master/csl-citation.json"}</w:instrText>
      </w:r>
      <w:r w:rsidR="00EC3AA1">
        <w:rPr>
          <w:rFonts w:ascii="Times New Roman" w:eastAsia="Times New Roman" w:hAnsi="Times New Roman" w:cs="Times New Roman"/>
          <w:bCs/>
          <w:color w:val="000000"/>
          <w:sz w:val="24"/>
          <w:szCs w:val="24"/>
          <w:bdr w:val="none" w:sz="0" w:space="0" w:color="auto" w:frame="1"/>
        </w:rPr>
        <w:fldChar w:fldCharType="separate"/>
      </w:r>
      <w:r w:rsidR="00EC3AA1" w:rsidRPr="00EC3AA1">
        <w:rPr>
          <w:rFonts w:ascii="Times New Roman" w:eastAsia="Times New Roman" w:hAnsi="Times New Roman" w:cs="Times New Roman"/>
          <w:bCs/>
          <w:noProof/>
          <w:color w:val="000000"/>
          <w:sz w:val="24"/>
          <w:szCs w:val="24"/>
          <w:bdr w:val="none" w:sz="0" w:space="0" w:color="auto" w:frame="1"/>
        </w:rPr>
        <w:t>(Hidayati et al., 2020)</w:t>
      </w:r>
      <w:r w:rsidR="00EC3AA1">
        <w:rPr>
          <w:rFonts w:ascii="Times New Roman" w:eastAsia="Times New Roman" w:hAnsi="Times New Roman" w:cs="Times New Roman"/>
          <w:bCs/>
          <w:color w:val="000000"/>
          <w:sz w:val="24"/>
          <w:szCs w:val="24"/>
          <w:bdr w:val="none" w:sz="0" w:space="0" w:color="auto" w:frame="1"/>
        </w:rPr>
        <w:fldChar w:fldCharType="end"/>
      </w:r>
    </w:p>
    <w:p w:rsidR="00BE636E" w:rsidRDefault="00BE636E" w:rsidP="008B6EFF">
      <w:pPr>
        <w:shd w:val="clear" w:color="auto" w:fill="FFFFFF"/>
        <w:spacing w:after="0" w:line="360" w:lineRule="auto"/>
        <w:ind w:firstLine="720"/>
        <w:jc w:val="both"/>
        <w:textAlignment w:val="baseline"/>
        <w:rPr>
          <w:rFonts w:ascii="Times New Roman" w:hAnsi="Times New Roman" w:cs="Times New Roman"/>
          <w:sz w:val="24"/>
          <w:szCs w:val="24"/>
        </w:rPr>
      </w:pPr>
      <w:r w:rsidRPr="00BE636E">
        <w:rPr>
          <w:rFonts w:ascii="Times New Roman" w:hAnsi="Times New Roman" w:cs="Times New Roman"/>
          <w:sz w:val="24"/>
          <w:szCs w:val="24"/>
        </w:rPr>
        <w:t xml:space="preserve">Mikkelsen (2003) berpendapat bahwa faktor-faktor yang mempengaruhi partisipasi masyarakat </w:t>
      </w:r>
      <w:r>
        <w:rPr>
          <w:rFonts w:ascii="Times New Roman" w:hAnsi="Times New Roman" w:cs="Times New Roman"/>
          <w:sz w:val="24"/>
          <w:szCs w:val="24"/>
        </w:rPr>
        <w:t xml:space="preserve">dalam pengelolaan sampah </w:t>
      </w:r>
      <w:r w:rsidRPr="00BE636E">
        <w:rPr>
          <w:rFonts w:ascii="Times New Roman" w:hAnsi="Times New Roman" w:cs="Times New Roman"/>
          <w:sz w:val="24"/>
          <w:szCs w:val="24"/>
        </w:rPr>
        <w:t xml:space="preserve">meliputi faktor sosial, faktor budaya dan faktor politik. Secara ekonomi, partisipasi masyarakat dalam pengadaan wadah penampung sampah dapat menghemat 20%-25% dari total biaya operasional. Penelitian Yunizar (2001) menunjukkan bahwa tingkat keterlibatan masyarakat dalam pengelolaan sampah tidak sama, tingkat keterlibatan masyarakat dalam pengelolaan sampah sangat tinggi yaitu 48%, tingkat keterlibatan masyarakat dalam pengelolaan sampah 18%, tingkat keterlibatan masyarakat dalam pengelolaan sampah masih rendah, yaitu 34%. Ada hubungan positif antara tingkat pendidikan dengan partisipasi masyarakat dalam pengelolaan sampah, sedangkan tingkat pendapatan berpengaruh negatif </w:t>
      </w:r>
      <w:r w:rsidR="00EC3AA1">
        <w:rPr>
          <w:rFonts w:ascii="Times New Roman" w:hAnsi="Times New Roman" w:cs="Times New Roman"/>
          <w:sz w:val="24"/>
          <w:szCs w:val="24"/>
        </w:rPr>
        <w:fldChar w:fldCharType="begin" w:fldLock="1"/>
      </w:r>
      <w:r w:rsidR="00EC3AA1">
        <w:rPr>
          <w:rFonts w:ascii="Times New Roman" w:hAnsi="Times New Roman" w:cs="Times New Roman"/>
          <w:sz w:val="24"/>
          <w:szCs w:val="24"/>
        </w:rPr>
        <w:instrText>ADDIN CSL_CITATION {"citationItems":[{"id":"ITEM-1","itemData":{"DOI":"10.25311/keskom.vol2.iss6.92","ISSN":"2088-7612","abstract":"Dari komponen sampah yang dihasilkan di Kota Bang. H. (2015). Hubungan Sosial Ekonomi dan Budaya terhadap Partisipasi Ibu Rumah Tangga dalam Pengelolaan Sampah di Kecamatan Bangkinang. Jurnal Kesehatan Komunitas, 2(6), 294–300. https://doi.org/10.25311/keskom.vol2.iss6.92kinang selama tiga tahun berturut-turut terdapat volume sampah sebanyak 147,25 m3 tahun 2008, 167,36 m3tahun 2009 dan 188,95 m3 tahun 2010. Volume sampah dari tiga tahun berturut-turut mengalami kenaikan yang cukup tinggi disebabkan oleh kurangnya partisipasi masyarakat dalam melakukan pengelolaan sampah, kurangnya kesadaran masyarakat untuk melakukan pengolaan sampah menjadi barang yang produktif seperti pemanfaatan sampah organik (pengomposan) dan pemanfaatan sampah plastik menjadi kegiatan 3R (Reduce, Reuse, Recycle). Tujuan penelitian ini adalah untuk menganalisis pengaruh sosial ekonomi (pendidikan, pendapatan, pekerjaan) dan budaya (pengetahuan, kebiasaan) terhadap partisipasi ibu rumah tangga dalam pengelolaan sampah di Kecamatan Bangkinang Kabupaten Kampar. Penelitian ini bersifat analitik dengan desain Cross sectional. Populasi adalah ibu rumah tangga yang berdomisili di Kecamatan Bangkinang sebanyak 4782 orang. Sampel berjumlah 100 ibu rumah tangga dan teknik sampling dengan system random sampling. Pengumpulan data melalui wawancara dan observasi yang berpedoman pada kuesioner. Analisis data dilakukan dengan univariat dan bivariat menggunakan uji chi square. Hasil penelitian menunjukan bahwa ada hubungan antara pendidikan, pendapatan, pekerjaan, pengetahuan dan kebiasaan terhadap partisipasi ibu rumah tangga dalam pengelolaan sampah","author":[{"dropping-particle":"","family":"Hayana","given":"","non-dropping-particle":"","parse-names":false,"suffix":""}],"container-title":"Jurnal Kesehatan Komunitas","id":"ITEM-1","issue":"6","issued":{"date-parts":[["2015"]]},"page":"294-300","title":"Hubungan Sosial Ekonomi dan Budaya terhadap Partisipasi Ibu Rumah Tangga dalam Pengelolaan Sampah di Kecamatan Bangkinang","type":"article-journal","volume":"2"},"uris":["http://www.mendeley.com/documents/?uuid=dbb3c456-1833-4ff0-8875-ed515e7df286"]}],"mendeley":{"formattedCitation":"(Hayana, 2015)","plainTextFormattedCitation":"(Hayana, 2015)","previouslyFormattedCitation":"(Hayana, 2015)"},"properties":{"noteIndex":0},"schema":"https://github.com/citation-style-language/schema/raw/master/csl-citation.json"}</w:instrText>
      </w:r>
      <w:r w:rsidR="00EC3AA1">
        <w:rPr>
          <w:rFonts w:ascii="Times New Roman" w:hAnsi="Times New Roman" w:cs="Times New Roman"/>
          <w:sz w:val="24"/>
          <w:szCs w:val="24"/>
        </w:rPr>
        <w:fldChar w:fldCharType="separate"/>
      </w:r>
      <w:r w:rsidR="00EC3AA1" w:rsidRPr="00EC3AA1">
        <w:rPr>
          <w:rFonts w:ascii="Times New Roman" w:hAnsi="Times New Roman" w:cs="Times New Roman"/>
          <w:noProof/>
          <w:sz w:val="24"/>
          <w:szCs w:val="24"/>
        </w:rPr>
        <w:t>(Hayana, 2015)</w:t>
      </w:r>
      <w:r w:rsidR="00EC3AA1">
        <w:rPr>
          <w:rFonts w:ascii="Times New Roman" w:hAnsi="Times New Roman" w:cs="Times New Roman"/>
          <w:sz w:val="24"/>
          <w:szCs w:val="24"/>
        </w:rPr>
        <w:fldChar w:fldCharType="end"/>
      </w:r>
      <w:r w:rsidRPr="00BE636E">
        <w:rPr>
          <w:rFonts w:ascii="Times New Roman" w:hAnsi="Times New Roman" w:cs="Times New Roman"/>
          <w:sz w:val="24"/>
          <w:szCs w:val="24"/>
        </w:rPr>
        <w:t xml:space="preserve"> </w:t>
      </w:r>
    </w:p>
    <w:p w:rsidR="00CF2121" w:rsidRDefault="000822C5" w:rsidP="008B6EFF">
      <w:pPr>
        <w:shd w:val="clear" w:color="auto" w:fill="FFFFFF"/>
        <w:spacing w:after="0" w:line="360" w:lineRule="auto"/>
        <w:ind w:firstLine="720"/>
        <w:jc w:val="both"/>
        <w:textAlignment w:val="baseline"/>
        <w:rPr>
          <w:rFonts w:ascii="Times New Roman" w:eastAsia="Times New Roman" w:hAnsi="Times New Roman" w:cs="Times New Roman"/>
          <w:bCs/>
          <w:color w:val="000000"/>
          <w:sz w:val="24"/>
          <w:szCs w:val="24"/>
          <w:bdr w:val="none" w:sz="0" w:space="0" w:color="auto" w:frame="1"/>
        </w:rPr>
      </w:pPr>
      <w:r w:rsidRPr="000822C5">
        <w:rPr>
          <w:rFonts w:ascii="Times New Roman" w:hAnsi="Times New Roman" w:cs="Times New Roman"/>
          <w:sz w:val="24"/>
          <w:szCs w:val="24"/>
        </w:rPr>
        <w:t>Kondisi sosial ekonomi masyarakat yang kompleks mempengaruhi perilaku hidup sehat masyarakat, terutama dalam hal pengelolaan sampah. Sikap seseorang terhadap pengelolaan sampah berkaitan dengan pendapatan dan tingkat pendidika</w:t>
      </w:r>
      <w:r w:rsidR="00C96891">
        <w:rPr>
          <w:rFonts w:ascii="Times New Roman" w:hAnsi="Times New Roman" w:cs="Times New Roman"/>
          <w:sz w:val="24"/>
          <w:szCs w:val="24"/>
        </w:rPr>
        <w:t xml:space="preserve">n. </w:t>
      </w:r>
      <w:r w:rsidRPr="000822C5">
        <w:rPr>
          <w:rFonts w:ascii="Times New Roman" w:hAnsi="Times New Roman" w:cs="Times New Roman"/>
          <w:sz w:val="24"/>
          <w:szCs w:val="24"/>
        </w:rPr>
        <w:t xml:space="preserve">Tingkat pendapatan seseorang </w:t>
      </w:r>
      <w:proofErr w:type="gramStart"/>
      <w:r w:rsidRPr="000822C5">
        <w:rPr>
          <w:rFonts w:ascii="Times New Roman" w:hAnsi="Times New Roman" w:cs="Times New Roman"/>
          <w:sz w:val="24"/>
          <w:szCs w:val="24"/>
        </w:rPr>
        <w:t>akan</w:t>
      </w:r>
      <w:proofErr w:type="gramEnd"/>
      <w:r w:rsidRPr="000822C5">
        <w:rPr>
          <w:rFonts w:ascii="Times New Roman" w:hAnsi="Times New Roman" w:cs="Times New Roman"/>
          <w:sz w:val="24"/>
          <w:szCs w:val="24"/>
        </w:rPr>
        <w:t xml:space="preserve"> bervariasi berdasarkan jenis pekerjaan dan jumlah jam kerja. Semakin tinggi pendapatan seseorang maka semakin tinggi pula sikap kepeduliannya terhadap pengelolaan sampah. Mengenai aspek pendidikan dan hubungannya dengan pengelolaan sampah, tingkat pendidikan mempengaruhi sikap seseorang terhadap pengelolaan sampah. Semakin tinggi tingkat pendidikan maka semakin tinggi pula fokus pengelolaan sampah dan sebaliknya. Pendidikan memegang peranan penting dalam membentuk perilaku masyarakat terhadap pengelolaan sampah</w:t>
      </w:r>
      <w:r w:rsidR="00C96891">
        <w:rPr>
          <w:rFonts w:ascii="Times New Roman" w:hAnsi="Times New Roman" w:cs="Times New Roman"/>
          <w:sz w:val="24"/>
          <w:szCs w:val="24"/>
        </w:rPr>
        <w:t xml:space="preserve">,sedangkan dalam aspek pengetahuan </w:t>
      </w:r>
      <w:r w:rsidR="001E3CE8" w:rsidRPr="001E3CE8">
        <w:rPr>
          <w:rFonts w:ascii="Times New Roman" w:hAnsi="Times New Roman" w:cs="Times New Roman"/>
          <w:sz w:val="24"/>
          <w:szCs w:val="24"/>
        </w:rPr>
        <w:t xml:space="preserve">Abrauw (2011) mengemukakan bahwa pengetahuan mempengaruhi pengelolaan sampah, dan pengetahuan yang rendah mempengaruhi perilaku seseorang dalam pengelolaan sampah. Pengetahuan tentang pengelolaan sampah menjadi prioritas untuk menerapkan kegiatan pengelolaan sampah dalam kehidupan sehari-hari. Menambah pengetahuan tentang pengelolaan sampah organik dan non-organik </w:t>
      </w:r>
      <w:r w:rsidR="001E3CE8" w:rsidRPr="001E3CE8">
        <w:rPr>
          <w:rFonts w:ascii="Times New Roman" w:hAnsi="Times New Roman" w:cs="Times New Roman"/>
          <w:sz w:val="24"/>
          <w:szCs w:val="24"/>
        </w:rPr>
        <w:lastRenderedPageBreak/>
        <w:t>melalui pendidikan dan berbagai program sosialisasi, serta mendapatkan pengalaman masyarakat dalam pengelolaan sampah dalam kehidupan sehari-hari.</w:t>
      </w:r>
    </w:p>
    <w:p w:rsidR="00EC3AA1" w:rsidRPr="00BE636E" w:rsidRDefault="00EC3AA1" w:rsidP="00EC3AA1">
      <w:pPr>
        <w:shd w:val="clear" w:color="auto" w:fill="FFFFFF"/>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donesia merupakan Negara dengan jumlah penduduk terbanyak ke-4 dengan jumlah penduduk 258 juta jiwa dan akan terus bertambah seiring dengan berjalannya waktu. Meningkatnya jumlah penduduk tentu akan meningkatkan jumlah konsumsi serta potensi bertambahnya volume sampah yang dihasilkan manusia setiap harinya. Pengelolaan sampah yang baik akan berdampak baik bagi lingkungan sekitar. Untuk mewujudkan hal tersebut keberadaan Bank Sampah tentu sangat dibutuhkan. Selain memberi dampat pada lingkungan sekitar, adanya Bank Sampah juga dapat menciptakan industri kreatif yang berdampak pada sosial ekonomi nasabah. Penelitian ini dilakukan di Kelurahan Dauh Puri, Denpasar. Populasi dalam penelitian ini adalah warga yang terdaftar sebagai nasabah Bank Sampah dengan sampel menggunakan rumus slovin berjumlah 136 orang. Metode penentuan sampel menggunakan proporsionate stratified random sampling. Teknik analisis data yang digunakan adalah path analysis dan uji sobel untuk menganalisis pengaruh tidak langsung melalui variabel intervening. Hasil pengujian hipotesis menunjukkan bahwa tingkat pendidikan dan status pekerjaan berpengaruh positif dan signifikan, sedangkan usia berpengaruh negatif dan signifikan terhadap kesejahteraan nasabah Bank Sampah Lembaga Pemberdayaan Masyarakat Dauh Puri. tingkat pendidikan dan status pekerjaan berpengaruh positif dan signifikan, sedangkan usia, dan kesejahteraan berpengaruh negatif dan siginifikan terhadap tingkat partisipasi nasabah Bank Sampah Lembaga Pemberdayaan Masyarakat Dauh Puri. Variabel partisipasi kerja merupakan variabel mediasi pengaruh secara tidak langsung dan signifikan tingkat pekerjaan, status pekerjaan dan usia terhadap kesejahteraan nasabah Bank Sampah Lembaga Pemberdayaan Masyarakat Dauh Puri","author":[{"dropping-particle":"","family":"Primajana","given":"Dewa Jati","non-dropping-particle":"","parse-names":false,"suffix":""},{"dropping-particle":"","family":"Widanta","given":"Anak Agung Bagus Putu","non-dropping-particle":"","parse-names":false,"suffix":""}],"container-title":"PIRAMIDA","id":"ITEM-1","issue":"2","issued":{"date-parts":[["2016"]]},"page":"241-264","title":"PENGARUH FAKTOR SOSIAL EKONOMI TERHADAP TINGKAT KESEJAHTERAAN DAN PARTISIPASI KELUARGA NASABAH : STUDI KASUS BANK SAMPAH LEMBAGA PEMBERDAYAAN MASYARAKAT KELURAHAN DAUH PURI, DENPASAR Dewa","type":"article-journal","volume":"15"},"uris":["http://www.mendeley.com/documents/?uuid=16710b7f-7b88-498d-8894-3d9ea208d865"]}],"mendeley":{"formattedCitation":"(Primajana &amp; Widanta, 2016)","plainTextFormattedCitation":"(Primajana &amp; Widanta, 2016)","previouslyFormattedCitation":"(Primajana &amp; Widanta, 2016)"},"properties":{"noteIndex":0},"schema":"https://github.com/citation-style-language/schema/raw/master/csl-citation.json"}</w:instrText>
      </w:r>
      <w:r>
        <w:rPr>
          <w:rFonts w:ascii="Times New Roman" w:hAnsi="Times New Roman" w:cs="Times New Roman"/>
          <w:sz w:val="24"/>
          <w:szCs w:val="24"/>
        </w:rPr>
        <w:fldChar w:fldCharType="separate"/>
      </w:r>
      <w:r w:rsidRPr="00EC3AA1">
        <w:rPr>
          <w:rFonts w:ascii="Times New Roman" w:hAnsi="Times New Roman" w:cs="Times New Roman"/>
          <w:noProof/>
          <w:sz w:val="24"/>
          <w:szCs w:val="24"/>
        </w:rPr>
        <w:t>(Primajana &amp; Widanta, 2016)</w:t>
      </w:r>
      <w:r>
        <w:rPr>
          <w:rFonts w:ascii="Times New Roman" w:hAnsi="Times New Roman" w:cs="Times New Roman"/>
          <w:sz w:val="24"/>
          <w:szCs w:val="24"/>
        </w:rPr>
        <w:fldChar w:fldCharType="end"/>
      </w:r>
    </w:p>
    <w:p w:rsidR="000B1E04" w:rsidRDefault="000B1E04" w:rsidP="000B1E04">
      <w:pPr>
        <w:shd w:val="clear" w:color="auto" w:fill="FFFFFF"/>
        <w:spacing w:after="0" w:line="360" w:lineRule="auto"/>
        <w:ind w:firstLine="720"/>
        <w:jc w:val="both"/>
        <w:textAlignment w:val="baseline"/>
        <w:rPr>
          <w:rFonts w:ascii="Times New Roman" w:eastAsia="Times New Roman" w:hAnsi="Times New Roman" w:cs="Times New Roman"/>
          <w:bCs/>
          <w:color w:val="000000"/>
          <w:sz w:val="24"/>
          <w:szCs w:val="24"/>
          <w:bdr w:val="none" w:sz="0" w:space="0" w:color="auto" w:frame="1"/>
        </w:rPr>
      </w:pPr>
      <w:r>
        <w:rPr>
          <w:rFonts w:ascii="Times New Roman" w:eastAsia="Times New Roman" w:hAnsi="Times New Roman" w:cs="Times New Roman"/>
          <w:bCs/>
          <w:color w:val="000000"/>
          <w:sz w:val="24"/>
          <w:szCs w:val="24"/>
          <w:bdr w:val="none" w:sz="0" w:space="0" w:color="auto" w:frame="1"/>
        </w:rPr>
        <w:t xml:space="preserve">Selain itu dalam pengelolaan sampah sendiri masyarakat kelurahan cipare belum melakukan pemilahan sampah organic dan anorganik sehingga sampah tersebut bercampur dan </w:t>
      </w:r>
      <w:proofErr w:type="gramStart"/>
      <w:r>
        <w:rPr>
          <w:rFonts w:ascii="Times New Roman" w:eastAsia="Times New Roman" w:hAnsi="Times New Roman" w:cs="Times New Roman"/>
          <w:bCs/>
          <w:color w:val="000000"/>
          <w:sz w:val="24"/>
          <w:szCs w:val="24"/>
          <w:bdr w:val="none" w:sz="0" w:space="0" w:color="auto" w:frame="1"/>
        </w:rPr>
        <w:t>akan</w:t>
      </w:r>
      <w:proofErr w:type="gramEnd"/>
      <w:r>
        <w:rPr>
          <w:rFonts w:ascii="Times New Roman" w:eastAsia="Times New Roman" w:hAnsi="Times New Roman" w:cs="Times New Roman"/>
          <w:bCs/>
          <w:color w:val="000000"/>
          <w:sz w:val="24"/>
          <w:szCs w:val="24"/>
          <w:bdr w:val="none" w:sz="0" w:space="0" w:color="auto" w:frame="1"/>
        </w:rPr>
        <w:t xml:space="preserve"> membutuhkan waktu yang tidak sedikit untuk memisahkan nya kembali oleh pihak kebersihan daerah. </w:t>
      </w:r>
      <w:r w:rsidRPr="00BF4467">
        <w:rPr>
          <w:rFonts w:ascii="Times New Roman" w:eastAsia="Times New Roman" w:hAnsi="Times New Roman" w:cs="Times New Roman"/>
          <w:bCs/>
          <w:color w:val="000000"/>
          <w:sz w:val="24"/>
          <w:szCs w:val="24"/>
          <w:bdr w:val="none" w:sz="0" w:space="0" w:color="auto" w:frame="1"/>
        </w:rPr>
        <w:t xml:space="preserve">Hingga saat ini, pengelolaan sampah masih terbatas pada pengumpulan, pengangkutan, dan pembuangan akhir, sehingga mengakibatkan penumpukan sampah yang berlebihan. Pengelolaan sampah yang baik dan benar pasti </w:t>
      </w:r>
      <w:proofErr w:type="gramStart"/>
      <w:r w:rsidRPr="00BF4467">
        <w:rPr>
          <w:rFonts w:ascii="Times New Roman" w:eastAsia="Times New Roman" w:hAnsi="Times New Roman" w:cs="Times New Roman"/>
          <w:bCs/>
          <w:color w:val="000000"/>
          <w:sz w:val="24"/>
          <w:szCs w:val="24"/>
          <w:bdr w:val="none" w:sz="0" w:space="0" w:color="auto" w:frame="1"/>
        </w:rPr>
        <w:t>akan</w:t>
      </w:r>
      <w:proofErr w:type="gramEnd"/>
      <w:r w:rsidRPr="00BF4467">
        <w:rPr>
          <w:rFonts w:ascii="Times New Roman" w:eastAsia="Times New Roman" w:hAnsi="Times New Roman" w:cs="Times New Roman"/>
          <w:bCs/>
          <w:color w:val="000000"/>
          <w:sz w:val="24"/>
          <w:szCs w:val="24"/>
          <w:bdr w:val="none" w:sz="0" w:space="0" w:color="auto" w:frame="1"/>
        </w:rPr>
        <w:t xml:space="preserve"> menciptakan lingkungan hidup yang bersih dan sehat. Selain mampu menciptakan lingkungan hidup yang bersih dan sehat, sampah yang dikelola dengan baik juga dapat menciptakan sumber ekonomi bagi masyarakat. Menurut Suparmoko (2002, 211), lingkungan merupakan faktor terpenting dalam kehidupan manusia karena memiliki tiga fungsi utama, yaitu: pertama sebagai penyedia bahan baku (Sumber 243 Sumber Daya Alam), kedua sebagai sumber kesenangan alam, ketiga</w:t>
      </w:r>
      <w:r>
        <w:rPr>
          <w:rFonts w:ascii="Times New Roman" w:eastAsia="Times New Roman" w:hAnsi="Times New Roman" w:cs="Times New Roman"/>
          <w:bCs/>
          <w:color w:val="000000"/>
          <w:sz w:val="24"/>
          <w:szCs w:val="24"/>
          <w:bdr w:val="none" w:sz="0" w:space="0" w:color="auto" w:frame="1"/>
        </w:rPr>
        <w:t xml:space="preserve"> </w:t>
      </w:r>
      <w:r w:rsidRPr="00BF4467">
        <w:rPr>
          <w:rFonts w:ascii="Times New Roman" w:eastAsia="Times New Roman" w:hAnsi="Times New Roman" w:cs="Times New Roman"/>
          <w:bCs/>
          <w:color w:val="000000"/>
          <w:sz w:val="24"/>
          <w:szCs w:val="24"/>
          <w:bdr w:val="none" w:sz="0" w:space="0" w:color="auto" w:frame="1"/>
        </w:rPr>
        <w:t>yaitu lingkungan itu sendiri sebagai tempat men</w:t>
      </w:r>
      <w:r>
        <w:rPr>
          <w:rFonts w:ascii="Times New Roman" w:eastAsia="Times New Roman" w:hAnsi="Times New Roman" w:cs="Times New Roman"/>
          <w:bCs/>
          <w:color w:val="000000"/>
          <w:sz w:val="24"/>
          <w:szCs w:val="24"/>
          <w:bdr w:val="none" w:sz="0" w:space="0" w:color="auto" w:frame="1"/>
        </w:rPr>
        <w:t xml:space="preserve">ampung dan mengolah sampah alami </w:t>
      </w:r>
      <w:r w:rsidR="00EC3AA1">
        <w:rPr>
          <w:rFonts w:ascii="Times New Roman" w:eastAsia="Times New Roman" w:hAnsi="Times New Roman" w:cs="Times New Roman"/>
          <w:bCs/>
          <w:color w:val="000000"/>
          <w:sz w:val="24"/>
          <w:szCs w:val="24"/>
          <w:bdr w:val="none" w:sz="0" w:space="0" w:color="auto" w:frame="1"/>
        </w:rPr>
        <w:fldChar w:fldCharType="begin" w:fldLock="1"/>
      </w:r>
      <w:r w:rsidR="00EC3AA1">
        <w:rPr>
          <w:rFonts w:ascii="Times New Roman" w:eastAsia="Times New Roman" w:hAnsi="Times New Roman" w:cs="Times New Roman"/>
          <w:bCs/>
          <w:color w:val="000000"/>
          <w:sz w:val="24"/>
          <w:szCs w:val="24"/>
          <w:bdr w:val="none" w:sz="0" w:space="0" w:color="auto" w:frame="1"/>
        </w:rPr>
        <w:instrText>ADDIN CSL_CITATION {"citationItems":[{"id":"ITEM-1","itemData":{"abstract":"Indonesia merupakan Negara dengan jumlah penduduk terbanyak ke-4 dengan jumlah penduduk 258 juta jiwa dan akan terus bertambah seiring dengan berjalannya waktu. Meningkatnya jumlah penduduk tentu akan meningkatkan jumlah konsumsi serta potensi bertambahnya volume sampah yang dihasilkan manusia setiap harinya. Pengelolaan sampah yang baik akan berdampak baik bagi lingkungan sekitar. Untuk mewujudkan hal tersebut keberadaan Bank Sampah tentu sangat dibutuhkan. Selain memberi dampat pada lingkungan sekitar, adanya Bank Sampah juga dapat menciptakan industri kreatif yang berdampak pada sosial ekonomi nasabah. Penelitian ini dilakukan di Kelurahan Dauh Puri, Denpasar. Populasi dalam penelitian ini adalah warga yang terdaftar sebagai nasabah Bank Sampah dengan sampel menggunakan rumus slovin berjumlah 136 orang. Metode penentuan sampel menggunakan proporsionate stratified random sampling. Teknik analisis data yang digunakan adalah path analysis dan uji sobel untuk menganalisis pengaruh tidak langsung melalui variabel intervening. Hasil pengujian hipotesis menunjukkan bahwa tingkat pendidikan dan status pekerjaan berpengaruh positif dan signifikan, sedangkan usia berpengaruh negatif dan signifikan terhadap kesejahteraan nasabah Bank Sampah Lembaga Pemberdayaan Masyarakat Dauh Puri. tingkat pendidikan dan status pekerjaan berpengaruh positif dan signifikan, sedangkan usia, dan kesejahteraan berpengaruh negatif dan siginifikan terhadap tingkat partisipasi nasabah Bank Sampah Lembaga Pemberdayaan Masyarakat Dauh Puri. Variabel partisipasi kerja merupakan variabel mediasi pengaruh secara tidak langsung dan signifikan tingkat pekerjaan, status pekerjaan dan usia terhadap kesejahteraan nasabah Bank Sampah Lembaga Pemberdayaan Masyarakat Dauh Puri","author":[{"dropping-particle":"","family":"Primajana","given":"Dewa Jati","non-dropping-particle":"","parse-names":false,"suffix":""},{"dropping-particle":"","family":"Widanta","given":"Anak Agung Bagus Putu","non-dropping-particle":"","parse-names":false,"suffix":""}],"container-title":"PIRAMIDA","id":"ITEM-1","issue":"2","issued":{"date-parts":[["2016"]]},"page":"241-264","title":"PENGARUH FAKTOR SOSIAL EKONOMI TERHADAP TINGKAT KESEJAHTERAAN DAN PARTISIPASI KELUARGA NASABAH : STUDI KASUS BANK SAMPAH LEMBAGA PEMBERDAYAAN MASYARAKAT KELURAHAN DAUH PURI, DENPASAR Dewa","type":"article-journal","volume":"15"},"uris":["http://www.mendeley.com/documents/?uuid=16710b7f-7b88-498d-8894-3d9ea208d865"]}],"mendeley":{"formattedCitation":"(Primajana &amp; Widanta, 2016)","plainTextFormattedCitation":"(Primajana &amp; Widanta, 2016)","previouslyFormattedCitation":"(Primajana &amp; Widanta, 2016)"},"properties":{"noteIndex":0},"schema":"https://github.com/citation-style-language/schema/raw/master/csl-citation.json"}</w:instrText>
      </w:r>
      <w:r w:rsidR="00EC3AA1">
        <w:rPr>
          <w:rFonts w:ascii="Times New Roman" w:eastAsia="Times New Roman" w:hAnsi="Times New Roman" w:cs="Times New Roman"/>
          <w:bCs/>
          <w:color w:val="000000"/>
          <w:sz w:val="24"/>
          <w:szCs w:val="24"/>
          <w:bdr w:val="none" w:sz="0" w:space="0" w:color="auto" w:frame="1"/>
        </w:rPr>
        <w:fldChar w:fldCharType="separate"/>
      </w:r>
      <w:r w:rsidR="00EC3AA1" w:rsidRPr="00EC3AA1">
        <w:rPr>
          <w:rFonts w:ascii="Times New Roman" w:eastAsia="Times New Roman" w:hAnsi="Times New Roman" w:cs="Times New Roman"/>
          <w:bCs/>
          <w:noProof/>
          <w:color w:val="000000"/>
          <w:sz w:val="24"/>
          <w:szCs w:val="24"/>
          <w:bdr w:val="none" w:sz="0" w:space="0" w:color="auto" w:frame="1"/>
        </w:rPr>
        <w:t>(Primajana &amp; Widanta, 2016)</w:t>
      </w:r>
      <w:r w:rsidR="00EC3AA1">
        <w:rPr>
          <w:rFonts w:ascii="Times New Roman" w:eastAsia="Times New Roman" w:hAnsi="Times New Roman" w:cs="Times New Roman"/>
          <w:bCs/>
          <w:color w:val="000000"/>
          <w:sz w:val="24"/>
          <w:szCs w:val="24"/>
          <w:bdr w:val="none" w:sz="0" w:space="0" w:color="auto" w:frame="1"/>
        </w:rPr>
        <w:fldChar w:fldCharType="end"/>
      </w:r>
    </w:p>
    <w:p w:rsidR="000B1E04" w:rsidRDefault="00BE636E" w:rsidP="007C6514">
      <w:pPr>
        <w:shd w:val="clear" w:color="auto" w:fill="FFFFFF"/>
        <w:spacing w:after="0" w:line="360" w:lineRule="auto"/>
        <w:ind w:firstLine="720"/>
        <w:jc w:val="both"/>
        <w:textAlignment w:val="baseline"/>
        <w:rPr>
          <w:rFonts w:ascii="Times New Roman" w:hAnsi="Times New Roman" w:cs="Times New Roman"/>
          <w:sz w:val="24"/>
          <w:szCs w:val="24"/>
        </w:rPr>
      </w:pPr>
      <w:r w:rsidRPr="00BE636E">
        <w:rPr>
          <w:rFonts w:ascii="Times New Roman" w:hAnsi="Times New Roman" w:cs="Times New Roman"/>
          <w:sz w:val="24"/>
          <w:szCs w:val="24"/>
        </w:rPr>
        <w:t>Pesatnya pelaks</w:t>
      </w:r>
      <w:r w:rsidR="000B1E04">
        <w:rPr>
          <w:rFonts w:ascii="Times New Roman" w:hAnsi="Times New Roman" w:cs="Times New Roman"/>
          <w:sz w:val="24"/>
          <w:szCs w:val="24"/>
        </w:rPr>
        <w:t>anaan pembangunan membuat</w:t>
      </w:r>
      <w:r w:rsidRPr="00BE636E">
        <w:rPr>
          <w:rFonts w:ascii="Times New Roman" w:hAnsi="Times New Roman" w:cs="Times New Roman"/>
          <w:sz w:val="24"/>
          <w:szCs w:val="24"/>
        </w:rPr>
        <w:t xml:space="preserve"> </w:t>
      </w:r>
      <w:r w:rsidR="000B1E04">
        <w:rPr>
          <w:rFonts w:ascii="Times New Roman" w:hAnsi="Times New Roman" w:cs="Times New Roman"/>
          <w:sz w:val="24"/>
          <w:szCs w:val="24"/>
        </w:rPr>
        <w:t xml:space="preserve">ketiga </w:t>
      </w:r>
      <w:r w:rsidRPr="00BE636E">
        <w:rPr>
          <w:rFonts w:ascii="Times New Roman" w:hAnsi="Times New Roman" w:cs="Times New Roman"/>
          <w:sz w:val="24"/>
          <w:szCs w:val="24"/>
        </w:rPr>
        <w:t xml:space="preserve">fungsi lingkungan hidup tidak berjalan </w:t>
      </w:r>
      <w:r w:rsidRPr="000B1E04">
        <w:rPr>
          <w:rFonts w:ascii="Times New Roman" w:hAnsi="Times New Roman" w:cs="Times New Roman"/>
          <w:sz w:val="24"/>
          <w:szCs w:val="24"/>
        </w:rPr>
        <w:t>dengan baik</w:t>
      </w:r>
      <w:r w:rsidRPr="00BE636E">
        <w:rPr>
          <w:rFonts w:ascii="Times New Roman" w:hAnsi="Times New Roman" w:cs="Times New Roman"/>
          <w:sz w:val="24"/>
          <w:szCs w:val="24"/>
        </w:rPr>
        <w:t xml:space="preserve">. </w:t>
      </w:r>
      <w:r w:rsidR="00EC3AA1">
        <w:rPr>
          <w:rFonts w:ascii="Times New Roman" w:hAnsi="Times New Roman" w:cs="Times New Roman"/>
          <w:sz w:val="24"/>
          <w:szCs w:val="24"/>
        </w:rPr>
        <w:fldChar w:fldCharType="begin" w:fldLock="1"/>
      </w:r>
      <w:r w:rsidR="00EC3AA1">
        <w:rPr>
          <w:rFonts w:ascii="Times New Roman" w:hAnsi="Times New Roman" w:cs="Times New Roman"/>
          <w:sz w:val="24"/>
          <w:szCs w:val="24"/>
        </w:rPr>
        <w:instrText>ADDIN CSL_CITATION {"citationItems":[{"id":"ITEM-1","itemData":{"abstract":"Pengelolaan sampah di Kecamatan Kepanjen terutama di kawasan permukiman warga masih kurang memadai. Masyarakat cenderung membuang sampah begitu saja ke sungai atau dibakar. Dalam jangka panjang, hal ini dapat menimbulkan pencemaran lingkungan. Pemerintah Daerah perlu merencanakan dan menyiapkan pembiayaan dalam pengelolaan sampah secara efektif. Salah satu cara untuk menanggulanginya adalah dengan merencanakan bank sampah dengan memberdayakan masyarakat sehingga dapat menghasilkan tambahan pendapatan bagi mereka. Dengan demikian, diharapkan program ini dapat mengurangi timbulan sampah sekaligus juga memberikan pemahaman kepada masyarakat tentang cara pengelolaan sampah yang baik. Penelitian ini berfokus pada proses perumusan perencanaan bank sampah di Kecamatan Kepanjen Kabupaten Malang serta faktor pendukung dan penghambat dalam perumusan perencanaan bank sampah di Kecamatan Kepanjen Kabupaten Malang. Proses perumusan perencanaan bank sampah dalam rangka pemberdayaan masyarakat di Kecamatan Kepanjen dilaksanakan melalui tahapan-tahapan perencanaan yang ada, namun perencanaannya masih diawali oleh pihak pemerintah, masyarakat masih perlu pendampingan dalam pembentukan dan pengelolaan bank sampah hingga akhirnya dapat menjadi mandiri dalam pengelolaan bank sampahnya","author":[{"dropping-particle":"","family":"Purwanti","given":"Wuri Sulistiyorini","non-dropping-particle":"","parse-names":false,"suffix":""},{"dropping-particle":"","family":"Sumartono","given":"Sumartono","non-dropping-particle":"","parse-names":false,"suffix":""},{"dropping-particle":"","family":"Haryono","given":"Bambang Santoso","non-dropping-particle":"","parse-names":false,"suffix":""}],"container-title":"Reformasi","id":"ITEM-1","issue":"1","issued":{"date-parts":[["2015"]]},"page":"149-159","title":"Perencanaan Bank Sampah Dalam Rangka Pemberdayaan Masyarakat di Kecamatan Kepajen Kabupaten Malang","type":"article-journal","volume":"5"},"uris":["http://www.mendeley.com/documents/?uuid=bd34c65a-eea1-4a65-bd22-db1267e3ffbb"]}],"mendeley":{"formattedCitation":"(Purwanti et al., 2015)","plainTextFormattedCitation":"(Purwanti et al., 2015)","previouslyFormattedCitation":"(Purwanti et al., 2015)"},"properties":{"noteIndex":0},"schema":"https://github.com/citation-style-language/schema/raw/master/csl-citation.json"}</w:instrText>
      </w:r>
      <w:r w:rsidR="00EC3AA1">
        <w:rPr>
          <w:rFonts w:ascii="Times New Roman" w:hAnsi="Times New Roman" w:cs="Times New Roman"/>
          <w:sz w:val="24"/>
          <w:szCs w:val="24"/>
        </w:rPr>
        <w:fldChar w:fldCharType="separate"/>
      </w:r>
      <w:r w:rsidR="00EC3AA1" w:rsidRPr="00EC3AA1">
        <w:rPr>
          <w:rFonts w:ascii="Times New Roman" w:hAnsi="Times New Roman" w:cs="Times New Roman"/>
          <w:noProof/>
          <w:sz w:val="24"/>
          <w:szCs w:val="24"/>
        </w:rPr>
        <w:t>(Purwanti et al., 2015)</w:t>
      </w:r>
      <w:r w:rsidR="00EC3AA1">
        <w:rPr>
          <w:rFonts w:ascii="Times New Roman" w:hAnsi="Times New Roman" w:cs="Times New Roman"/>
          <w:sz w:val="24"/>
          <w:szCs w:val="24"/>
        </w:rPr>
        <w:fldChar w:fldCharType="end"/>
      </w:r>
      <w:r w:rsidR="00EC3AA1">
        <w:rPr>
          <w:rFonts w:ascii="Times New Roman" w:hAnsi="Times New Roman" w:cs="Times New Roman"/>
          <w:sz w:val="24"/>
          <w:szCs w:val="24"/>
        </w:rPr>
        <w:t xml:space="preserve"> </w:t>
      </w:r>
      <w:r w:rsidRPr="00BE636E">
        <w:rPr>
          <w:rFonts w:ascii="Times New Roman" w:hAnsi="Times New Roman" w:cs="Times New Roman"/>
          <w:sz w:val="24"/>
          <w:szCs w:val="24"/>
        </w:rPr>
        <w:t xml:space="preserve">menyatakan bahwa pembangunan yang berkelanjutan pasti </w:t>
      </w:r>
      <w:proofErr w:type="gramStart"/>
      <w:r w:rsidRPr="00BE636E">
        <w:rPr>
          <w:rFonts w:ascii="Times New Roman" w:hAnsi="Times New Roman" w:cs="Times New Roman"/>
          <w:sz w:val="24"/>
          <w:szCs w:val="24"/>
        </w:rPr>
        <w:t>akan</w:t>
      </w:r>
      <w:proofErr w:type="gramEnd"/>
      <w:r w:rsidRPr="00BE636E">
        <w:rPr>
          <w:rFonts w:ascii="Times New Roman" w:hAnsi="Times New Roman" w:cs="Times New Roman"/>
          <w:sz w:val="24"/>
          <w:szCs w:val="24"/>
        </w:rPr>
        <w:t xml:space="preserve"> memberikan dampak negatif dan positif terhadap lingkungan. Salah satu dampak negatif dari tukang bangunan adalah menyebabkan perubahan pola konsumsi masyarakat yang berujung pada berbagai permasalahan li</w:t>
      </w:r>
      <w:r w:rsidR="007C6514">
        <w:rPr>
          <w:rFonts w:ascii="Times New Roman" w:hAnsi="Times New Roman" w:cs="Times New Roman"/>
          <w:sz w:val="24"/>
          <w:szCs w:val="24"/>
        </w:rPr>
        <w:t>ngkungan, salah satunya sampah.</w:t>
      </w:r>
    </w:p>
    <w:p w:rsidR="000B1E04" w:rsidRDefault="000B1E04" w:rsidP="000B1E04">
      <w:pPr>
        <w:shd w:val="clear" w:color="auto" w:fill="FFFFFF"/>
        <w:spacing w:after="0" w:line="360" w:lineRule="auto"/>
        <w:ind w:firstLine="720"/>
        <w:jc w:val="both"/>
        <w:textAlignment w:val="baseline"/>
        <w:rPr>
          <w:rFonts w:ascii="Times New Roman" w:eastAsia="Times New Roman" w:hAnsi="Times New Roman" w:cs="Times New Roman"/>
          <w:bCs/>
          <w:color w:val="000000"/>
          <w:sz w:val="24"/>
          <w:szCs w:val="24"/>
          <w:bdr w:val="none" w:sz="0" w:space="0" w:color="auto" w:frame="1"/>
        </w:rPr>
      </w:pPr>
      <w:r>
        <w:rPr>
          <w:rFonts w:ascii="Times New Roman" w:eastAsia="Times New Roman" w:hAnsi="Times New Roman" w:cs="Times New Roman"/>
          <w:bCs/>
          <w:color w:val="000000"/>
          <w:sz w:val="24"/>
          <w:szCs w:val="24"/>
          <w:bdr w:val="none" w:sz="0" w:space="0" w:color="auto" w:frame="1"/>
        </w:rPr>
        <w:t xml:space="preserve">Kecamatan serang sendiri termasuk kedalam daerah penghasil sampah terbanyak dikota serang yaitu ±113,2 ton sampah berdasarkan data dari Dinas Lingkungan Hidup </w:t>
      </w:r>
      <w:r w:rsidR="00F94248">
        <w:rPr>
          <w:rFonts w:ascii="Times New Roman" w:eastAsia="Times New Roman" w:hAnsi="Times New Roman" w:cs="Times New Roman"/>
          <w:bCs/>
          <w:color w:val="000000"/>
          <w:sz w:val="24"/>
          <w:szCs w:val="24"/>
          <w:bdr w:val="none" w:sz="0" w:space="0" w:color="auto" w:frame="1"/>
        </w:rPr>
        <w:t xml:space="preserve">Kota Serang </w:t>
      </w:r>
      <w:r w:rsidR="00F94248">
        <w:rPr>
          <w:rFonts w:ascii="Times New Roman" w:eastAsia="Times New Roman" w:hAnsi="Times New Roman" w:cs="Times New Roman"/>
          <w:bCs/>
          <w:color w:val="000000"/>
          <w:sz w:val="24"/>
          <w:szCs w:val="24"/>
          <w:bdr w:val="none" w:sz="0" w:space="0" w:color="auto" w:frame="1"/>
        </w:rPr>
        <w:fldChar w:fldCharType="begin" w:fldLock="1"/>
      </w:r>
      <w:r w:rsidR="00F94248">
        <w:rPr>
          <w:rFonts w:ascii="Times New Roman" w:eastAsia="Times New Roman" w:hAnsi="Times New Roman" w:cs="Times New Roman"/>
          <w:bCs/>
          <w:color w:val="000000"/>
          <w:sz w:val="24"/>
          <w:szCs w:val="24"/>
          <w:bdr w:val="none" w:sz="0" w:space="0" w:color="auto" w:frame="1"/>
        </w:rPr>
        <w:instrText>ADDIN CSL_CITATION {"citationItems":[{"id":"ITEM-1","itemData":{"DOI":"10.30656/ps2pm.v1i2.1910","abstract":"Sampah merupakan salah satu permasalahan lingkungan yang memerlukan penanganan serius. Permasalahan yang dihadapi mitra pengabdian, yaitu terletak pada minimnya pengetahuan mengenai menjaga kebersihan lingkungan terutama membuang sampah, dan kurangnya fasilitas pendukung. Berangkat dari permasalahan tersebut, pengabdian ini berusaha menanggulangi masalah melalui kegiatan peningkatan pengetahuan mengenai pentingnya menjaga kebersihan lingkungan, pemilahan sampah organic dan anorganik dan memberikan bantuan penyedian fasilitas tong sampah. Tujuan kegiatan pengabdian ini memberikan pengetahuan kepada masyarakat megenai pengelolaan pembuangan dan pemilahan sampah rumah tangga. Adapun metode pelaksanaan yang dilakukan dalam kegiatan ini adalah  melalui tahap sosialisasi dan perizinan, tahap persiapan dan tahap evaluasi. Hasilnya adanya peningkatan pemahaman di masyarakat mengenai pentingnya menjaga kebersihan lingkungan, tidak membuang sampah sembarangan, memilah sampah organik dan anorganik.","author":[{"dropping-particle":"","family":"Mardiana","given":"Siska","non-dropping-particle":"","parse-names":false,"suffix":""},{"dropping-particle":"","family":"Berthanilla","given":"Rethorika","non-dropping-particle":"","parse-names":false,"suffix":""},{"dropping-particle":"","family":"Marthalena","given":"Marthalena","non-dropping-particle":"","parse-names":false,"suffix":""},{"dropping-particle":"","family":"Rasyid","given":"Muhammad Ryan","non-dropping-particle":"","parse-names":false,"suffix":""}],"container-title":"Bantenese - Jurnal Pengabdian Masyarakat","id":"ITEM-1","issue":"2","issued":{"date-parts":[["2019"]]},"page":"79-88","title":"Peningkatan Pengetahuan Masyarakat Mengenai Pengelolaan Pembuangan dan Pemilahan Sampah Rumah Tangga di Kelurahan Kaligandu Kota Serang","type":"article-journal","volume":"1"},"uris":["http://www.mendeley.com/documents/?uuid=90823441-33e3-449a-bed8-5a59b865243b"]}],"mendeley":{"formattedCitation":"(Mardiana et al., 2019)","plainTextFormattedCitation":"(Mardiana et al., 2019)","previouslyFormattedCitation":"(Mardiana et al., 2019)"},"properties":{"noteIndex":0},"schema":"https://github.com/citation-style-language/schema/raw/master/csl-citation.json"}</w:instrText>
      </w:r>
      <w:r w:rsidR="00F94248">
        <w:rPr>
          <w:rFonts w:ascii="Times New Roman" w:eastAsia="Times New Roman" w:hAnsi="Times New Roman" w:cs="Times New Roman"/>
          <w:bCs/>
          <w:color w:val="000000"/>
          <w:sz w:val="24"/>
          <w:szCs w:val="24"/>
          <w:bdr w:val="none" w:sz="0" w:space="0" w:color="auto" w:frame="1"/>
        </w:rPr>
        <w:fldChar w:fldCharType="separate"/>
      </w:r>
      <w:r w:rsidR="00F94248" w:rsidRPr="00F94248">
        <w:rPr>
          <w:rFonts w:ascii="Times New Roman" w:eastAsia="Times New Roman" w:hAnsi="Times New Roman" w:cs="Times New Roman"/>
          <w:bCs/>
          <w:noProof/>
          <w:color w:val="000000"/>
          <w:sz w:val="24"/>
          <w:szCs w:val="24"/>
          <w:bdr w:val="none" w:sz="0" w:space="0" w:color="auto" w:frame="1"/>
        </w:rPr>
        <w:t>(Mardiana et al., 2019)</w:t>
      </w:r>
      <w:r w:rsidR="00F94248">
        <w:rPr>
          <w:rFonts w:ascii="Times New Roman" w:eastAsia="Times New Roman" w:hAnsi="Times New Roman" w:cs="Times New Roman"/>
          <w:bCs/>
          <w:color w:val="000000"/>
          <w:sz w:val="24"/>
          <w:szCs w:val="24"/>
          <w:bdr w:val="none" w:sz="0" w:space="0" w:color="auto" w:frame="1"/>
        </w:rPr>
        <w:fldChar w:fldCharType="end"/>
      </w:r>
      <w:r>
        <w:rPr>
          <w:rFonts w:ascii="Times New Roman" w:eastAsia="Times New Roman" w:hAnsi="Times New Roman" w:cs="Times New Roman"/>
          <w:bCs/>
          <w:color w:val="000000"/>
          <w:sz w:val="24"/>
          <w:szCs w:val="24"/>
          <w:bdr w:val="none" w:sz="0" w:space="0" w:color="auto" w:frame="1"/>
        </w:rPr>
        <w:t xml:space="preserve">. Berdasarkan hasil wawancara dengan pihak Kantor Kelurahan Cipare menyatakan bahwa dengan adanya pertumbuhan penduduk,masyarakat cenderung membuang sampah rumah tangga ke tempat sampah yang ada di pinggiran jalan sehingga apabila tidak ada </w:t>
      </w:r>
      <w:r>
        <w:rPr>
          <w:rFonts w:ascii="Times New Roman" w:eastAsia="Times New Roman" w:hAnsi="Times New Roman" w:cs="Times New Roman"/>
          <w:bCs/>
          <w:color w:val="000000"/>
          <w:sz w:val="24"/>
          <w:szCs w:val="24"/>
          <w:bdr w:val="none" w:sz="0" w:space="0" w:color="auto" w:frame="1"/>
        </w:rPr>
        <w:lastRenderedPageBreak/>
        <w:t xml:space="preserve">pihak yang mengangkut atau membersihkan sampah tersebut dan dibuang ke TPA cilowong dalam jangka waktu yang lama menimbulkan bau tak sedap serta menyebabkan kemacetan di jalan raya. Dan apabila </w:t>
      </w:r>
      <w:r w:rsidRPr="00BF4467">
        <w:rPr>
          <w:rFonts w:ascii="Times New Roman" w:eastAsia="Times New Roman" w:hAnsi="Times New Roman" w:cs="Times New Roman"/>
          <w:bCs/>
          <w:color w:val="000000"/>
          <w:sz w:val="24"/>
          <w:szCs w:val="24"/>
          <w:bdr w:val="none" w:sz="0" w:space="0" w:color="auto" w:frame="1"/>
        </w:rPr>
        <w:t>s</w:t>
      </w:r>
      <w:r w:rsidRPr="00BF4467">
        <w:rPr>
          <w:rFonts w:ascii="Times New Roman" w:hAnsi="Times New Roman" w:cs="Times New Roman"/>
          <w:sz w:val="24"/>
          <w:szCs w:val="24"/>
        </w:rPr>
        <w:t xml:space="preserve">ampah tidak dikelola dengan baik maka </w:t>
      </w:r>
      <w:proofErr w:type="gramStart"/>
      <w:r w:rsidRPr="00BF4467">
        <w:rPr>
          <w:rFonts w:ascii="Times New Roman" w:hAnsi="Times New Roman" w:cs="Times New Roman"/>
          <w:sz w:val="24"/>
          <w:szCs w:val="24"/>
        </w:rPr>
        <w:t>akan</w:t>
      </w:r>
      <w:proofErr w:type="gramEnd"/>
      <w:r w:rsidRPr="00BF4467">
        <w:rPr>
          <w:rFonts w:ascii="Times New Roman" w:hAnsi="Times New Roman" w:cs="Times New Roman"/>
          <w:sz w:val="24"/>
          <w:szCs w:val="24"/>
        </w:rPr>
        <w:t xml:space="preserve"> terciptanya lingkungan tidak sehat maupun sebaliknya. Penyakit bawaan sampah diantaranya Dysentrie basilaris, Dysentrie amoebica,Cholera, Thypus, Ascariasis, DBD, sakit mata, penyakit kulit yang disebabk</w:t>
      </w:r>
      <w:r w:rsidR="00EC3AA1">
        <w:rPr>
          <w:rFonts w:ascii="Times New Roman" w:hAnsi="Times New Roman" w:cs="Times New Roman"/>
          <w:sz w:val="24"/>
          <w:szCs w:val="24"/>
        </w:rPr>
        <w:t xml:space="preserve">an oleh vektor tikus dan lalat </w:t>
      </w:r>
      <w:r w:rsidR="00EC3AA1">
        <w:rPr>
          <w:rFonts w:ascii="Times New Roman" w:hAnsi="Times New Roman" w:cs="Times New Roman"/>
          <w:sz w:val="24"/>
          <w:szCs w:val="24"/>
        </w:rPr>
        <w:fldChar w:fldCharType="begin" w:fldLock="1"/>
      </w:r>
      <w:r w:rsidR="00EC3AA1">
        <w:rPr>
          <w:rFonts w:ascii="Times New Roman" w:hAnsi="Times New Roman" w:cs="Times New Roman"/>
          <w:sz w:val="24"/>
          <w:szCs w:val="24"/>
        </w:rPr>
        <w:instrText>ADDIN CSL_CITATION {"citationItems":[{"id":"ITEM-1","itemData":{"DOI":"10.25311/keskom.vol2.iss6.92","ISSN":"2088-7612","abstract":"Dari komponen sampah yang dihasilkan di Kota Bang. H. (2015). Hubungan Sosial Ekonomi dan Budaya terhadap Partisipasi Ibu Rumah Tangga dalam Pengelolaan Sampah di Kecamatan Bangkinang. Jurnal Kesehatan Komunitas, 2(6), 294–300. https://doi.org/10.25311/keskom.vol2.iss6.92kinang selama tiga tahun berturut-turut terdapat volume sampah sebanyak 147,25 m3 tahun 2008, 167,36 m3tahun 2009 dan 188,95 m3 tahun 2010. Volume sampah dari tiga tahun berturut-turut mengalami kenaikan yang cukup tinggi disebabkan oleh kurangnya partisipasi masyarakat dalam melakukan pengelolaan sampah, kurangnya kesadaran masyarakat untuk melakukan pengolaan sampah menjadi barang yang produktif seperti pemanfaatan sampah organik (pengomposan) dan pemanfaatan sampah plastik menjadi kegiatan 3R (Reduce, Reuse, Recycle). Tujuan penelitian ini adalah untuk menganalisis pengaruh sosial ekonomi (pendidikan, pendapatan, pekerjaan) dan budaya (pengetahuan, kebiasaan) terhadap partisipasi ibu rumah tangga dalam pengelolaan sampah di Kecamatan Bangkinang Kabupaten Kampar. Penelitian ini bersifat analitik dengan desain Cross sectional. Populasi adalah ibu rumah tangga yang berdomisili di Kecamatan Bangkinang sebanyak 4782 orang. Sampel berjumlah 100 ibu rumah tangga dan teknik sampling dengan system random sampling. Pengumpulan data melalui wawancara dan observasi yang berpedoman pada kuesioner. Analisis data dilakukan dengan univariat dan bivariat menggunakan uji chi square. Hasil penelitian menunjukan bahwa ada hubungan antara pendidikan, pendapatan, pekerjaan, pengetahuan dan kebiasaan terhadap partisipasi ibu rumah tangga dalam pengelolaan sampah","author":[{"dropping-particle":"","family":"Hayana","given":"","non-dropping-particle":"","parse-names":false,"suffix":""}],"container-title":"Jurnal Kesehatan Komunitas","id":"ITEM-1","issue":"6","issued":{"date-parts":[["2015"]]},"page":"294-300","title":"Hubungan Sosial Ekonomi dan Budaya terhadap Partisipasi Ibu Rumah Tangga dalam Pengelolaan Sampah di Kecamatan Bangkinang","type":"article-journal","volume":"2"},"uris":["http://www.mendeley.com/documents/?uuid=dbb3c456-1833-4ff0-8875-ed515e7df286"]}],"mendeley":{"formattedCitation":"(Hayana, 2015)","plainTextFormattedCitation":"(Hayana, 2015)","previouslyFormattedCitation":"(Hayana, 2015)"},"properties":{"noteIndex":0},"schema":"https://github.com/citation-style-language/schema/raw/master/csl-citation.json"}</w:instrText>
      </w:r>
      <w:r w:rsidR="00EC3AA1">
        <w:rPr>
          <w:rFonts w:ascii="Times New Roman" w:hAnsi="Times New Roman" w:cs="Times New Roman"/>
          <w:sz w:val="24"/>
          <w:szCs w:val="24"/>
        </w:rPr>
        <w:fldChar w:fldCharType="separate"/>
      </w:r>
      <w:r w:rsidR="00EC3AA1" w:rsidRPr="00EC3AA1">
        <w:rPr>
          <w:rFonts w:ascii="Times New Roman" w:hAnsi="Times New Roman" w:cs="Times New Roman"/>
          <w:noProof/>
          <w:sz w:val="24"/>
          <w:szCs w:val="24"/>
        </w:rPr>
        <w:t>(Hayana, 2015)</w:t>
      </w:r>
      <w:r w:rsidR="00EC3AA1">
        <w:rPr>
          <w:rFonts w:ascii="Times New Roman" w:hAnsi="Times New Roman" w:cs="Times New Roman"/>
          <w:sz w:val="24"/>
          <w:szCs w:val="24"/>
        </w:rPr>
        <w:fldChar w:fldCharType="end"/>
      </w:r>
    </w:p>
    <w:p w:rsidR="00BE636E" w:rsidRDefault="00BE636E" w:rsidP="00BE636E">
      <w:pPr>
        <w:shd w:val="clear" w:color="auto" w:fill="FFFFFF"/>
        <w:spacing w:after="0" w:line="360" w:lineRule="auto"/>
        <w:ind w:firstLine="720"/>
        <w:jc w:val="both"/>
        <w:textAlignment w:val="baseline"/>
        <w:rPr>
          <w:rFonts w:ascii="Times New Roman" w:eastAsia="Times New Roman" w:hAnsi="Times New Roman" w:cs="Times New Roman"/>
          <w:bCs/>
          <w:color w:val="000000"/>
          <w:sz w:val="24"/>
          <w:szCs w:val="24"/>
          <w:bdr w:val="none" w:sz="0" w:space="0" w:color="auto" w:frame="1"/>
        </w:rPr>
      </w:pPr>
      <w:r w:rsidRPr="00BE636E">
        <w:rPr>
          <w:rFonts w:ascii="Times New Roman" w:hAnsi="Times New Roman" w:cs="Times New Roman"/>
          <w:sz w:val="24"/>
          <w:szCs w:val="24"/>
        </w:rPr>
        <w:t xml:space="preserve">Menurut Undang-Undang Nomor 81 Tahun 2008 tentang Pengelolaan Sampah dan Peraturan Pemerintah Nomor 81 Tahun 2012, diperlukan perubahan paradigma yang mendasar dalam pengelolaan sampah, yaitu perubahan dari paradigma pengumpulan-angkut-pembuangan ke paradigma yang bertumpu pada pengurangan dan pembuangan sampah. </w:t>
      </w:r>
      <w:proofErr w:type="gramStart"/>
      <w:r w:rsidRPr="00BE636E">
        <w:rPr>
          <w:rFonts w:ascii="Times New Roman" w:hAnsi="Times New Roman" w:cs="Times New Roman"/>
          <w:sz w:val="24"/>
          <w:szCs w:val="24"/>
        </w:rPr>
        <w:t>pengelolaan</w:t>
      </w:r>
      <w:proofErr w:type="gramEnd"/>
      <w:r w:rsidRPr="00BE636E">
        <w:rPr>
          <w:rFonts w:ascii="Times New Roman" w:hAnsi="Times New Roman" w:cs="Times New Roman"/>
          <w:sz w:val="24"/>
          <w:szCs w:val="24"/>
        </w:rPr>
        <w:t>. Kegiatan pengurangan sampah mengacu pada pengumpulan, daur ulang, dan penggunaan kembali sampah di semua lapisan masyarakat, termasuk pemerint</w:t>
      </w:r>
      <w:r>
        <w:rPr>
          <w:rFonts w:ascii="Times New Roman" w:hAnsi="Times New Roman" w:cs="Times New Roman"/>
          <w:sz w:val="24"/>
          <w:szCs w:val="24"/>
        </w:rPr>
        <w:t xml:space="preserve">ah, bisnis, dan masyarakat luas </w:t>
      </w:r>
      <w:r w:rsidRPr="00BE636E">
        <w:rPr>
          <w:rFonts w:ascii="Times New Roman" w:hAnsi="Times New Roman" w:cs="Times New Roman"/>
          <w:sz w:val="24"/>
          <w:szCs w:val="24"/>
        </w:rPr>
        <w:t xml:space="preserve">Artinya, kesadaran masyarakat </w:t>
      </w:r>
      <w:proofErr w:type="gramStart"/>
      <w:r w:rsidRPr="00BE636E">
        <w:rPr>
          <w:rFonts w:ascii="Times New Roman" w:hAnsi="Times New Roman" w:cs="Times New Roman"/>
          <w:sz w:val="24"/>
          <w:szCs w:val="24"/>
        </w:rPr>
        <w:t>akan</w:t>
      </w:r>
      <w:proofErr w:type="gramEnd"/>
      <w:r w:rsidRPr="00BE636E">
        <w:rPr>
          <w:rFonts w:ascii="Times New Roman" w:hAnsi="Times New Roman" w:cs="Times New Roman"/>
          <w:sz w:val="24"/>
          <w:szCs w:val="24"/>
        </w:rPr>
        <w:t xml:space="preserve"> pemilahan sampah masih rendah. Adapun solusi dari permasalahan tersebut, dengan mengembangkan bank sampah yang merupakan kegiatan rekayasa sosial, dengan memberikan pelatihan kepada masyarakat untuk memilah sampah dan meningkatkan kesadaran masyarakat tentang </w:t>
      </w:r>
      <w:proofErr w:type="gramStart"/>
      <w:r w:rsidRPr="00BE636E">
        <w:rPr>
          <w:rFonts w:ascii="Times New Roman" w:hAnsi="Times New Roman" w:cs="Times New Roman"/>
          <w:sz w:val="24"/>
          <w:szCs w:val="24"/>
        </w:rPr>
        <w:t>cara</w:t>
      </w:r>
      <w:proofErr w:type="gramEnd"/>
      <w:r w:rsidRPr="00BE636E">
        <w:rPr>
          <w:rFonts w:ascii="Times New Roman" w:hAnsi="Times New Roman" w:cs="Times New Roman"/>
          <w:sz w:val="24"/>
          <w:szCs w:val="24"/>
        </w:rPr>
        <w:t xml:space="preserve"> menanganinya secara bijak, pada akhirnya akan dapat mengurangi jumlah sampah yang dikirim ke tempat pembuangan</w:t>
      </w:r>
      <w:r>
        <w:rPr>
          <w:rFonts w:ascii="Times New Roman" w:hAnsi="Times New Roman" w:cs="Times New Roman"/>
          <w:sz w:val="24"/>
          <w:szCs w:val="24"/>
        </w:rPr>
        <w:t xml:space="preserve"> sampah. Disposisi Akhir (TPA) </w:t>
      </w:r>
      <w:r w:rsidR="00D17DEC">
        <w:rPr>
          <w:rFonts w:ascii="Times New Roman" w:hAnsi="Times New Roman" w:cs="Times New Roman"/>
          <w:sz w:val="24"/>
          <w:szCs w:val="24"/>
        </w:rPr>
        <w:fldChar w:fldCharType="begin" w:fldLock="1"/>
      </w:r>
      <w:r w:rsidR="00EC3AA1">
        <w:rPr>
          <w:rFonts w:ascii="Times New Roman" w:hAnsi="Times New Roman" w:cs="Times New Roman"/>
          <w:sz w:val="24"/>
          <w:szCs w:val="24"/>
        </w:rPr>
        <w:instrText>ADDIN CSL_CITATION {"citationItems":[{"id":"ITEM-1","itemData":{"abstract":"Indonesia merupakan Negara dengan jumlah penduduk terbanyak ke-4 dengan jumlah penduduk 258 juta jiwa dan akan terus bertambah seiring dengan berjalannya waktu. Meningkatnya jumlah penduduk tentu akan meningkatkan jumlah konsumsi serta potensi bertambahnya volume sampah yang dihasilkan manusia setiap harinya. Pengelolaan sampah yang baik akan berdampak baik bagi lingkungan sekitar. Untuk mewujudkan hal tersebut keberadaan Bank Sampah tentu sangat dibutuhkan. Selain memberi dampat pada lingkungan sekitar, adanya Bank Sampah juga dapat menciptakan industri kreatif yang berdampak pada sosial ekonomi nasabah. Penelitian ini dilakukan di Kelurahan Dauh Puri, Denpasar. Populasi dalam penelitian ini adalah warga yang terdaftar sebagai nasabah Bank Sampah dengan sampel menggunakan rumus slovin berjumlah 136 orang. Metode penentuan sampel menggunakan proporsionate stratified random sampling. Teknik analisis data yang digunakan adalah path analysis dan uji sobel untuk menganalisis pengaruh tidak langsung melalui variabel intervening. Hasil pengujian hipotesis menunjukkan bahwa tingkat pendidikan dan status pekerjaan berpengaruh positif dan signifikan, sedangkan usia berpengaruh negatif dan signifikan terhadap kesejahteraan nasabah Bank Sampah Lembaga Pemberdayaan Masyarakat Dauh Puri. tingkat pendidikan dan status pekerjaan berpengaruh positif dan signifikan, sedangkan usia, dan kesejahteraan berpengaruh negatif dan siginifikan terhadap tingkat partisipasi nasabah Bank Sampah Lembaga Pemberdayaan Masyarakat Dauh Puri. Variabel partisipasi kerja merupakan variabel mediasi pengaruh secara tidak langsung dan signifikan tingkat pekerjaan, status pekerjaan dan usia terhadap kesejahteraan nasabah Bank Sampah Lembaga Pemberdayaan Masyarakat Dauh Puri","author":[{"dropping-particle":"","family":"Primajana","given":"Dewa Jati","non-dropping-particle":"","parse-names":false,"suffix":""},{"dropping-particle":"","family":"Widanta","given":"Anak Agung Bagus Putu","non-dropping-particle":"","parse-names":false,"suffix":""}],"container-title":"PIRAMIDA","id":"ITEM-1","issue":"2","issued":{"date-parts":[["2016"]]},"page":"241-264","title":"PENGARUH FAKTOR SOSIAL EKONOMI TERHADAP TINGKAT KESEJAHTERAAN DAN PARTISIPASI KELUARGA NASABAH : STUDI KASUS BANK SAMPAH LEMBAGA PEMBERDAYAAN MASYARAKAT KELURAHAN DAUH PURI, DENPASAR Dewa","type":"article-journal","volume":"15"},"uris":["http://www.mendeley.com/documents/?uuid=16710b7f-7b88-498d-8894-3d9ea208d865"]}],"mendeley":{"formattedCitation":"(Primajana &amp; Widanta, 2016)","plainTextFormattedCitation":"(Primajana &amp; Widanta, 2016)","previouslyFormattedCitation":"(Primajana &amp; Widanta, 2016)"},"properties":{"noteIndex":0},"schema":"https://github.com/citation-style-language/schema/raw/master/csl-citation.json"}</w:instrText>
      </w:r>
      <w:r w:rsidR="00D17DEC">
        <w:rPr>
          <w:rFonts w:ascii="Times New Roman" w:hAnsi="Times New Roman" w:cs="Times New Roman"/>
          <w:sz w:val="24"/>
          <w:szCs w:val="24"/>
        </w:rPr>
        <w:fldChar w:fldCharType="separate"/>
      </w:r>
      <w:r w:rsidR="00D17DEC" w:rsidRPr="00D17DEC">
        <w:rPr>
          <w:rFonts w:ascii="Times New Roman" w:hAnsi="Times New Roman" w:cs="Times New Roman"/>
          <w:noProof/>
          <w:sz w:val="24"/>
          <w:szCs w:val="24"/>
        </w:rPr>
        <w:t>(Primajana &amp; Widanta, 2016)</w:t>
      </w:r>
      <w:r w:rsidR="00D17DEC">
        <w:rPr>
          <w:rFonts w:ascii="Times New Roman" w:hAnsi="Times New Roman" w:cs="Times New Roman"/>
          <w:sz w:val="24"/>
          <w:szCs w:val="24"/>
        </w:rPr>
        <w:fldChar w:fldCharType="end"/>
      </w:r>
    </w:p>
    <w:p w:rsidR="00BE636E" w:rsidRDefault="00BE636E" w:rsidP="00BE636E">
      <w:pPr>
        <w:shd w:val="clear" w:color="auto" w:fill="FFFFFF"/>
        <w:spacing w:after="0" w:line="360" w:lineRule="auto"/>
        <w:ind w:firstLine="720"/>
        <w:jc w:val="both"/>
        <w:textAlignment w:val="baseline"/>
        <w:rPr>
          <w:rFonts w:ascii="Times New Roman" w:eastAsia="Times New Roman" w:hAnsi="Times New Roman" w:cs="Times New Roman"/>
          <w:bCs/>
          <w:color w:val="000000"/>
          <w:sz w:val="24"/>
          <w:szCs w:val="24"/>
          <w:bdr w:val="none" w:sz="0" w:space="0" w:color="auto" w:frame="1"/>
        </w:rPr>
      </w:pPr>
      <w:r w:rsidRPr="00743B48">
        <w:rPr>
          <w:rFonts w:ascii="Times New Roman" w:hAnsi="Times New Roman" w:cs="Times New Roman"/>
          <w:sz w:val="24"/>
          <w:szCs w:val="24"/>
        </w:rPr>
        <w:t>Pendirian bank sampah</w:t>
      </w:r>
      <w:r w:rsidRPr="00BE636E">
        <w:rPr>
          <w:rFonts w:ascii="Times New Roman" w:hAnsi="Times New Roman" w:cs="Times New Roman"/>
          <w:sz w:val="24"/>
          <w:szCs w:val="24"/>
        </w:rPr>
        <w:t xml:space="preserve"> diharapkan dapat menjadikan bank sampah sebagai media awal untuk menumbuhkan kesadaran kolektif masyarakat untuk mulai memilah, mendaur ulang dan memanfaatkan sampah, karena sampah juga memiliki nilai ekonomi yang cukup besar. Oleh karena itu, diharapkan pengelolaan sampah yang ramah lingkungan menjadi budaya baru di Indonesia. Selain bank sampah sebagai media klasifikasi dan pemanfaatan sampah,</w:t>
      </w:r>
      <w:r>
        <w:rPr>
          <w:rFonts w:ascii="Times New Roman" w:hAnsi="Times New Roman" w:cs="Times New Roman"/>
          <w:sz w:val="24"/>
          <w:szCs w:val="24"/>
        </w:rPr>
        <w:t xml:space="preserve"> </w:t>
      </w:r>
      <w:r w:rsidR="008B6EFF" w:rsidRPr="008B6EFF">
        <w:rPr>
          <w:rFonts w:ascii="Times New Roman" w:hAnsi="Times New Roman" w:cs="Times New Roman"/>
          <w:sz w:val="24"/>
          <w:szCs w:val="24"/>
        </w:rPr>
        <w:t>Bank Sampah jua bisa berperan sebagai sarana pemanfaatan bagi produsen untuk produk dan kemasan produk</w:t>
      </w:r>
      <w:r w:rsidR="00EC3AA1">
        <w:rPr>
          <w:rFonts w:ascii="Times New Roman" w:hAnsi="Times New Roman" w:cs="Times New Roman"/>
          <w:sz w:val="24"/>
          <w:szCs w:val="24"/>
        </w:rPr>
        <w:t xml:space="preserve"> yang masa pakainya sudah habis </w:t>
      </w:r>
      <w:r w:rsidR="00EC3AA1">
        <w:rPr>
          <w:rFonts w:ascii="Times New Roman" w:hAnsi="Times New Roman" w:cs="Times New Roman"/>
          <w:sz w:val="24"/>
          <w:szCs w:val="24"/>
        </w:rPr>
        <w:fldChar w:fldCharType="begin" w:fldLock="1"/>
      </w:r>
      <w:r w:rsidR="00EC3AA1">
        <w:rPr>
          <w:rFonts w:ascii="Times New Roman" w:hAnsi="Times New Roman" w:cs="Times New Roman"/>
          <w:sz w:val="24"/>
          <w:szCs w:val="24"/>
        </w:rPr>
        <w:instrText>ADDIN CSL_CITATION {"citationItems":[{"id":"ITEM-1","itemData":{"abstract":"Indonesia merupakan Negara dengan jumlah penduduk terbanyak ke-4 dengan jumlah penduduk 258 juta jiwa dan akan terus bertambah seiring dengan berjalannya waktu. Meningkatnya jumlah penduduk tentu akan meningkatkan jumlah konsumsi serta potensi bertambahnya volume sampah yang dihasilkan manusia setiap harinya. Pengelolaan sampah yang baik akan berdampak baik bagi lingkungan sekitar. Untuk mewujudkan hal tersebut keberadaan Bank Sampah tentu sangat dibutuhkan. Selain memberi dampat pada lingkungan sekitar, adanya Bank Sampah juga dapat menciptakan industri kreatif yang berdampak pada sosial ekonomi nasabah. Penelitian ini dilakukan di Kelurahan Dauh Puri, Denpasar. Populasi dalam penelitian ini adalah warga yang terdaftar sebagai nasabah Bank Sampah dengan sampel menggunakan rumus slovin berjumlah 136 orang. Metode penentuan sampel menggunakan proporsionate stratified random sampling. Teknik analisis data yang digunakan adalah path analysis dan uji sobel untuk menganalisis pengaruh tidak langsung melalui variabel intervening. Hasil pengujian hipotesis menunjukkan bahwa tingkat pendidikan dan status pekerjaan berpengaruh positif dan signifikan, sedangkan usia berpengaruh negatif dan signifikan terhadap kesejahteraan nasabah Bank Sampah Lembaga Pemberdayaan Masyarakat Dauh Puri. tingkat pendidikan dan status pekerjaan berpengaruh positif dan signifikan, sedangkan usia, dan kesejahteraan berpengaruh negatif dan siginifikan terhadap tingkat partisipasi nasabah Bank Sampah Lembaga Pemberdayaan Masyarakat Dauh Puri. Variabel partisipasi kerja merupakan variabel mediasi pengaruh secara tidak langsung dan signifikan tingkat pekerjaan, status pekerjaan dan usia terhadap kesejahteraan nasabah Bank Sampah Lembaga Pemberdayaan Masyarakat Dauh Puri","author":[{"dropping-particle":"","family":"Primajana","given":"Dewa Jati","non-dropping-particle":"","parse-names":false,"suffix":""},{"dropping-particle":"","family":"Widanta","given":"Anak Agung Bagus Putu","non-dropping-particle":"","parse-names":false,"suffix":""}],"container-title":"PIRAMIDA","id":"ITEM-1","issue":"2","issued":{"date-parts":[["2016"]]},"page":"241-264","title":"PENGARUH FAKTOR SOSIAL EKONOMI TERHADAP TINGKAT KESEJAHTERAAN DAN PARTISIPASI KELUARGA NASABAH : STUDI KASUS BANK SAMPAH LEMBAGA PEMBERDAYAAN MASYARAKAT KELURAHAN DAUH PURI, DENPASAR Dewa","type":"article-journal","volume":"15"},"uris":["http://www.mendeley.com/documents/?uuid=16710b7f-7b88-498d-8894-3d9ea208d865"]}],"mendeley":{"formattedCitation":"(Primajana &amp; Widanta, 2016)","plainTextFormattedCitation":"(Primajana &amp; Widanta, 2016)","previouslyFormattedCitation":"(Primajana &amp; Widanta, 2016)"},"properties":{"noteIndex":0},"schema":"https://github.com/citation-style-language/schema/raw/master/csl-citation.json"}</w:instrText>
      </w:r>
      <w:r w:rsidR="00EC3AA1">
        <w:rPr>
          <w:rFonts w:ascii="Times New Roman" w:hAnsi="Times New Roman" w:cs="Times New Roman"/>
          <w:sz w:val="24"/>
          <w:szCs w:val="24"/>
        </w:rPr>
        <w:fldChar w:fldCharType="separate"/>
      </w:r>
      <w:r w:rsidR="00EC3AA1" w:rsidRPr="00EC3AA1">
        <w:rPr>
          <w:rFonts w:ascii="Times New Roman" w:hAnsi="Times New Roman" w:cs="Times New Roman"/>
          <w:noProof/>
          <w:sz w:val="24"/>
          <w:szCs w:val="24"/>
        </w:rPr>
        <w:t>(Primajana &amp; Widanta, 2016)</w:t>
      </w:r>
      <w:r w:rsidR="00EC3AA1">
        <w:rPr>
          <w:rFonts w:ascii="Times New Roman" w:hAnsi="Times New Roman" w:cs="Times New Roman"/>
          <w:sz w:val="24"/>
          <w:szCs w:val="24"/>
        </w:rPr>
        <w:fldChar w:fldCharType="end"/>
      </w:r>
    </w:p>
    <w:p w:rsidR="00B01450" w:rsidRDefault="006A0588" w:rsidP="00B01450">
      <w:pPr>
        <w:shd w:val="clear" w:color="auto" w:fill="FFFFFF"/>
        <w:spacing w:after="0" w:line="360" w:lineRule="auto"/>
        <w:ind w:firstLine="720"/>
        <w:jc w:val="both"/>
        <w:textAlignment w:val="baseline"/>
        <w:rPr>
          <w:rFonts w:ascii="Times New Roman" w:eastAsia="Times New Roman" w:hAnsi="Times New Roman" w:cs="Times New Roman"/>
          <w:b/>
          <w:bCs/>
          <w:color w:val="000000"/>
          <w:sz w:val="24"/>
          <w:szCs w:val="24"/>
          <w:bdr w:val="none" w:sz="0" w:space="0" w:color="auto" w:frame="1"/>
        </w:rPr>
      </w:pPr>
      <w:r>
        <w:rPr>
          <w:rFonts w:ascii="Times New Roman" w:eastAsia="Times New Roman" w:hAnsi="Times New Roman" w:cs="Times New Roman"/>
          <w:bCs/>
          <w:color w:val="000000"/>
          <w:sz w:val="24"/>
          <w:szCs w:val="24"/>
          <w:bdr w:val="none" w:sz="0" w:space="0" w:color="auto" w:frame="1"/>
        </w:rPr>
        <w:lastRenderedPageBreak/>
        <w:t xml:space="preserve">Di beberapa wilayah di kelurahan cipare juga </w:t>
      </w:r>
      <w:r w:rsidR="00F84B74">
        <w:rPr>
          <w:rFonts w:ascii="Times New Roman" w:eastAsia="Times New Roman" w:hAnsi="Times New Roman" w:cs="Times New Roman"/>
          <w:bCs/>
          <w:color w:val="000000"/>
          <w:sz w:val="24"/>
          <w:szCs w:val="24"/>
          <w:bdr w:val="none" w:sz="0" w:space="0" w:color="auto" w:frame="1"/>
        </w:rPr>
        <w:t xml:space="preserve">sebagian RT/RW </w:t>
      </w:r>
      <w:r>
        <w:rPr>
          <w:rFonts w:ascii="Times New Roman" w:eastAsia="Times New Roman" w:hAnsi="Times New Roman" w:cs="Times New Roman"/>
          <w:bCs/>
          <w:color w:val="000000"/>
          <w:sz w:val="24"/>
          <w:szCs w:val="24"/>
          <w:bdr w:val="none" w:sz="0" w:space="0" w:color="auto" w:frame="1"/>
        </w:rPr>
        <w:t xml:space="preserve">sudah </w:t>
      </w:r>
      <w:r w:rsidR="00F84B74">
        <w:rPr>
          <w:rFonts w:ascii="Times New Roman" w:eastAsia="Times New Roman" w:hAnsi="Times New Roman" w:cs="Times New Roman"/>
          <w:bCs/>
          <w:color w:val="000000"/>
          <w:sz w:val="24"/>
          <w:szCs w:val="24"/>
          <w:bdr w:val="none" w:sz="0" w:space="0" w:color="auto" w:frame="1"/>
        </w:rPr>
        <w:t>memiliki bank sampah yang mana setiap harinya mengelola sampah yang dapat digunakan ke</w:t>
      </w:r>
      <w:r w:rsidR="00774653">
        <w:rPr>
          <w:rFonts w:ascii="Times New Roman" w:eastAsia="Times New Roman" w:hAnsi="Times New Roman" w:cs="Times New Roman"/>
          <w:bCs/>
          <w:color w:val="000000"/>
          <w:sz w:val="24"/>
          <w:szCs w:val="24"/>
          <w:bdr w:val="none" w:sz="0" w:space="0" w:color="auto" w:frame="1"/>
        </w:rPr>
        <w:t>mbali dibuat menjadi barang</w:t>
      </w:r>
      <w:r>
        <w:rPr>
          <w:rFonts w:ascii="Times New Roman" w:eastAsia="Times New Roman" w:hAnsi="Times New Roman" w:cs="Times New Roman"/>
          <w:bCs/>
          <w:color w:val="000000"/>
          <w:sz w:val="24"/>
          <w:szCs w:val="24"/>
          <w:bdr w:val="none" w:sz="0" w:space="0" w:color="auto" w:frame="1"/>
        </w:rPr>
        <w:t xml:space="preserve"> yang bernilai ekonomis tinggi serta dapat mengurangi distribusi sampah ke TPA cilowong yang ada di serang.</w:t>
      </w:r>
    </w:p>
    <w:p w:rsidR="00112CF7" w:rsidRDefault="00112CF7" w:rsidP="002A23AC">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1538C6" w:rsidRPr="003E3375" w:rsidRDefault="001538C6" w:rsidP="002A23AC">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SIMPULAN</w:t>
      </w:r>
      <w:r w:rsidR="00C96891">
        <w:rPr>
          <w:rFonts w:ascii="Times New Roman" w:eastAsia="Times New Roman" w:hAnsi="Times New Roman" w:cs="Times New Roman"/>
          <w:b/>
          <w:bCs/>
          <w:color w:val="000000"/>
          <w:sz w:val="24"/>
          <w:szCs w:val="24"/>
          <w:bdr w:val="none" w:sz="0" w:space="0" w:color="auto" w:frame="1"/>
        </w:rPr>
        <w:t xml:space="preserve"> </w:t>
      </w:r>
    </w:p>
    <w:p w:rsidR="001538C6" w:rsidRPr="007979CD" w:rsidRDefault="007979CD" w:rsidP="00D17DEC">
      <w:pPr>
        <w:spacing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ka dapat disimpulkan bahwa pertumbuhan penduduk serta perkembangan pembangunan memiliki dampak yang sangat merugikan terutama pada lingkungan sekitar kita yaitu sampah,penumpukan sampah yang berlebih dapat menyebabkan berbagai macam penyakit,ketidak seimbangan ekosistem,timbulnya bencana banjir karena aliran selokan terhambat oleh sampah seta ketidaknyamanan dalam melakukan aktifitas. Maka dari itu pengelolaan sampah yang tepat harus segera dilakukan agar terciptanya lingkungan yang sehat serta terjamin bagi mutu kesehatan masyarakat sekitar</w:t>
      </w:r>
      <w:proofErr w:type="gramStart"/>
      <w:r>
        <w:rPr>
          <w:rFonts w:ascii="Times New Roman" w:eastAsia="Times New Roman" w:hAnsi="Times New Roman" w:cs="Times New Roman"/>
          <w:color w:val="000000"/>
          <w:sz w:val="24"/>
          <w:szCs w:val="24"/>
        </w:rPr>
        <w:t>,untuk</w:t>
      </w:r>
      <w:proofErr w:type="gramEnd"/>
      <w:r>
        <w:rPr>
          <w:rFonts w:ascii="Times New Roman" w:eastAsia="Times New Roman" w:hAnsi="Times New Roman" w:cs="Times New Roman"/>
          <w:color w:val="000000"/>
          <w:sz w:val="24"/>
          <w:szCs w:val="24"/>
        </w:rPr>
        <w:t xml:space="preserve"> terciptanya lingkungan tersebut tidak lain diperlukannya partisipasi dari masyarakat daerah tersebut untuk dapat melakukan pengelolaan sampah dengan baik dan benar,mulai memilah antara sampah organic dan anorganik juga tidak membuang sampah sembarangan.</w:t>
      </w:r>
    </w:p>
    <w:p w:rsidR="001538C6" w:rsidRDefault="001538C6" w:rsidP="00D17DEC">
      <w:pPr>
        <w:spacing w:after="0" w:line="360" w:lineRule="auto"/>
        <w:jc w:val="both"/>
        <w:rPr>
          <w:rFonts w:ascii="Times New Roman" w:eastAsia="Times New Roman" w:hAnsi="Times New Roman" w:cs="Times New Roman"/>
          <w:b/>
          <w:i/>
          <w:color w:val="000000"/>
          <w:sz w:val="24"/>
          <w:szCs w:val="24"/>
          <w:lang w:val="id-ID"/>
        </w:rPr>
      </w:pPr>
    </w:p>
    <w:p w:rsidR="001538C6" w:rsidRPr="003E3375"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SARAN</w:t>
      </w:r>
      <w:r w:rsidR="00C96891">
        <w:rPr>
          <w:rFonts w:ascii="Times New Roman" w:eastAsia="Times New Roman" w:hAnsi="Times New Roman" w:cs="Times New Roman"/>
          <w:b/>
          <w:bCs/>
          <w:color w:val="000000"/>
          <w:sz w:val="24"/>
          <w:szCs w:val="24"/>
          <w:bdr w:val="none" w:sz="0" w:space="0" w:color="auto" w:frame="1"/>
        </w:rPr>
        <w:t xml:space="preserve"> </w:t>
      </w:r>
    </w:p>
    <w:p w:rsidR="001538C6" w:rsidRDefault="007979CD" w:rsidP="00D17DEC">
      <w:pPr>
        <w:spacing w:after="0" w:line="36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Terkait dengan gagasan selanjutnya mengenai penelitian ini diharapkan dapat menciptakan suatu produk yang dapat memudahkan suatu lembaga atau masyarakat dalam pengelolaan/penurunan sampah yang ada di serang.</w:t>
      </w:r>
    </w:p>
    <w:p w:rsidR="001538C6" w:rsidRDefault="001538C6" w:rsidP="00D17DEC">
      <w:pPr>
        <w:spacing w:after="0" w:line="360" w:lineRule="auto"/>
        <w:jc w:val="both"/>
        <w:rPr>
          <w:rFonts w:ascii="Times New Roman" w:eastAsia="Times New Roman" w:hAnsi="Times New Roman" w:cs="Times New Roman"/>
          <w:b/>
          <w:i/>
          <w:color w:val="000000"/>
          <w:sz w:val="24"/>
          <w:szCs w:val="24"/>
          <w:lang w:val="id-ID"/>
        </w:rPr>
      </w:pPr>
    </w:p>
    <w:p w:rsidR="001538C6" w:rsidRPr="003E3375" w:rsidRDefault="001538C6" w:rsidP="001538C6">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UCAPAN TERIMA KASIH</w:t>
      </w:r>
      <w:r w:rsidR="00C96891">
        <w:rPr>
          <w:rFonts w:ascii="Times New Roman" w:eastAsia="Times New Roman" w:hAnsi="Times New Roman" w:cs="Times New Roman"/>
          <w:b/>
          <w:bCs/>
          <w:color w:val="000000"/>
          <w:sz w:val="24"/>
          <w:szCs w:val="24"/>
          <w:bdr w:val="none" w:sz="0" w:space="0" w:color="auto" w:frame="1"/>
        </w:rPr>
        <w:t xml:space="preserve"> </w:t>
      </w:r>
    </w:p>
    <w:p w:rsidR="001538C6" w:rsidRDefault="007979CD" w:rsidP="00D17DEC">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Terimakasih kepada ibu enggar utari selaku dosen amdal yang sudah memberikan materi dengan baik dan mudah dipahami</w:t>
      </w:r>
      <w:r w:rsidR="00C96891">
        <w:rPr>
          <w:rFonts w:ascii="Times New Roman" w:eastAsia="Times New Roman" w:hAnsi="Times New Roman" w:cs="Times New Roman"/>
          <w:color w:val="000000"/>
          <w:sz w:val="24"/>
          <w:szCs w:val="24"/>
        </w:rPr>
        <w:t xml:space="preserve"> terkait betapa penting nya menjaga kesehatan lingkungan</w:t>
      </w:r>
      <w:r>
        <w:rPr>
          <w:rFonts w:ascii="Times New Roman" w:eastAsia="Times New Roman" w:hAnsi="Times New Roman" w:cs="Times New Roman"/>
          <w:color w:val="000000"/>
          <w:sz w:val="24"/>
          <w:szCs w:val="24"/>
        </w:rPr>
        <w:t xml:space="preserve"> dan juga terimakasih kepada pihak kelurahan cipare yang sudah bersedia untuk di wawancara agar berjalan nya proses penelitian ini dengan lancar.</w:t>
      </w:r>
    </w:p>
    <w:p w:rsidR="002E5C40" w:rsidRDefault="002E5C40" w:rsidP="00D17DEC">
      <w:pPr>
        <w:spacing w:after="0" w:line="360" w:lineRule="auto"/>
        <w:jc w:val="both"/>
        <w:rPr>
          <w:rFonts w:ascii="Times New Roman" w:eastAsia="Times New Roman" w:hAnsi="Times New Roman" w:cs="Times New Roman"/>
          <w:color w:val="000000"/>
          <w:sz w:val="24"/>
          <w:szCs w:val="24"/>
        </w:rPr>
      </w:pPr>
    </w:p>
    <w:p w:rsidR="002E5C40" w:rsidRDefault="002E5C40" w:rsidP="00D17DEC">
      <w:pPr>
        <w:spacing w:after="0" w:line="360" w:lineRule="auto"/>
        <w:jc w:val="both"/>
        <w:rPr>
          <w:rFonts w:ascii="Times New Roman" w:eastAsia="Times New Roman" w:hAnsi="Times New Roman" w:cs="Times New Roman"/>
          <w:b/>
          <w:i/>
          <w:color w:val="000000"/>
          <w:sz w:val="24"/>
          <w:szCs w:val="24"/>
          <w:lang w:val="id-ID"/>
        </w:rPr>
      </w:pPr>
    </w:p>
    <w:p w:rsidR="00C917C4" w:rsidRDefault="00C917C4" w:rsidP="00B0333C">
      <w:pPr>
        <w:shd w:val="clear" w:color="auto" w:fill="FFFFFF"/>
        <w:spacing w:after="0" w:line="240" w:lineRule="auto"/>
        <w:jc w:val="both"/>
        <w:textAlignment w:val="baseline"/>
        <w:rPr>
          <w:rFonts w:ascii="Times New Roman" w:eastAsia="Times New Roman" w:hAnsi="Times New Roman" w:cs="Times New Roman"/>
          <w:b/>
          <w:bCs/>
          <w:color w:val="000000"/>
          <w:sz w:val="24"/>
          <w:szCs w:val="24"/>
          <w:bdr w:val="none" w:sz="0" w:space="0" w:color="auto" w:frame="1"/>
        </w:rPr>
      </w:pPr>
      <w:r w:rsidRPr="00B0333C">
        <w:rPr>
          <w:rFonts w:ascii="Times New Roman" w:eastAsia="Times New Roman" w:hAnsi="Times New Roman" w:cs="Times New Roman"/>
          <w:b/>
          <w:bCs/>
          <w:color w:val="000000"/>
          <w:sz w:val="24"/>
          <w:szCs w:val="24"/>
          <w:bdr w:val="none" w:sz="0" w:space="0" w:color="auto" w:frame="1"/>
        </w:rPr>
        <w:lastRenderedPageBreak/>
        <w:t xml:space="preserve">DAFTAR </w:t>
      </w:r>
      <w:r w:rsidRPr="00B0333C">
        <w:rPr>
          <w:rFonts w:ascii="Times New Roman" w:eastAsia="Times New Roman" w:hAnsi="Times New Roman" w:cs="Times New Roman"/>
          <w:b/>
          <w:bCs/>
          <w:color w:val="000000"/>
          <w:sz w:val="24"/>
          <w:szCs w:val="24"/>
          <w:bdr w:val="none" w:sz="0" w:space="0" w:color="auto" w:frame="1"/>
          <w:lang w:val="id-ID"/>
        </w:rPr>
        <w:t>RUJUKAN</w:t>
      </w:r>
      <w:r w:rsidR="00C96891">
        <w:rPr>
          <w:rFonts w:ascii="Times New Roman" w:eastAsia="Times New Roman" w:hAnsi="Times New Roman" w:cs="Times New Roman"/>
          <w:b/>
          <w:bCs/>
          <w:color w:val="000000"/>
          <w:sz w:val="24"/>
          <w:szCs w:val="24"/>
          <w:bdr w:val="none" w:sz="0" w:space="0" w:color="auto" w:frame="1"/>
        </w:rPr>
        <w:t xml:space="preserve"> </w:t>
      </w:r>
    </w:p>
    <w:p w:rsidR="00FE40B0" w:rsidRPr="00FE40B0" w:rsidRDefault="00F94248"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FE40B0" w:rsidRPr="00FE40B0">
        <w:rPr>
          <w:rFonts w:ascii="Times New Roman" w:hAnsi="Times New Roman" w:cs="Times New Roman"/>
          <w:noProof/>
          <w:sz w:val="24"/>
          <w:szCs w:val="24"/>
        </w:rPr>
        <w:t xml:space="preserve">Harahap, R. D. (2016). Pengaruh Sampah Rumah Tangga Terhadap Pelestarian Lingkungan Ditinjau Dari Aspek Biologi Di Komplek Perumahan Graha Pertiwi Kel. Urung Kompas Kec. Rantau. </w:t>
      </w:r>
      <w:r w:rsidR="00FE40B0" w:rsidRPr="00FE40B0">
        <w:rPr>
          <w:rFonts w:ascii="Times New Roman" w:hAnsi="Times New Roman" w:cs="Times New Roman"/>
          <w:i/>
          <w:iCs/>
          <w:noProof/>
          <w:sz w:val="24"/>
          <w:szCs w:val="24"/>
        </w:rPr>
        <w:t>Cahaya Pendidikan</w:t>
      </w:r>
      <w:r w:rsidR="00FE40B0" w:rsidRPr="00FE40B0">
        <w:rPr>
          <w:rFonts w:ascii="Times New Roman" w:hAnsi="Times New Roman" w:cs="Times New Roman"/>
          <w:noProof/>
          <w:sz w:val="24"/>
          <w:szCs w:val="24"/>
        </w:rPr>
        <w:t xml:space="preserve">, </w:t>
      </w:r>
      <w:r w:rsidR="00FE40B0" w:rsidRPr="00FE40B0">
        <w:rPr>
          <w:rFonts w:ascii="Times New Roman" w:hAnsi="Times New Roman" w:cs="Times New Roman"/>
          <w:i/>
          <w:iCs/>
          <w:noProof/>
          <w:sz w:val="24"/>
          <w:szCs w:val="24"/>
        </w:rPr>
        <w:t>2</w:t>
      </w:r>
      <w:r w:rsidR="00FE40B0" w:rsidRPr="00FE40B0">
        <w:rPr>
          <w:rFonts w:ascii="Times New Roman" w:hAnsi="Times New Roman" w:cs="Times New Roman"/>
          <w:noProof/>
          <w:sz w:val="24"/>
          <w:szCs w:val="24"/>
        </w:rPr>
        <w:t>(1), 92–104. https://doi.org/10.33373/chypend.v2i1.609</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Hayana. (2015). Hubungan Sosial Ekonomi dan Budaya terhadap Partisipasi Ibu Rumah Tangga dalam Pengelolaan Sampah di Kecamatan Bangkinang. </w:t>
      </w:r>
      <w:r w:rsidRPr="00FE40B0">
        <w:rPr>
          <w:rFonts w:ascii="Times New Roman" w:hAnsi="Times New Roman" w:cs="Times New Roman"/>
          <w:i/>
          <w:iCs/>
          <w:noProof/>
          <w:sz w:val="24"/>
          <w:szCs w:val="24"/>
        </w:rPr>
        <w:t>Jurnal Kesehatan Komunitas</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2</w:t>
      </w:r>
      <w:r w:rsidRPr="00FE40B0">
        <w:rPr>
          <w:rFonts w:ascii="Times New Roman" w:hAnsi="Times New Roman" w:cs="Times New Roman"/>
          <w:noProof/>
          <w:sz w:val="24"/>
          <w:szCs w:val="24"/>
        </w:rPr>
        <w:t>(6), 294–300. https://doi.org/10.25311/keskom.vol2.iss6.92</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Hidayati, N., Putra, A., Dewita, M., Framujiastri, N. E., Padang, U. N., &amp; Pendahuluan, I. (2020). Dampak dinamika kependudukan terhadap lingkungan. </w:t>
      </w:r>
      <w:r w:rsidRPr="00FE40B0">
        <w:rPr>
          <w:rFonts w:ascii="Times New Roman" w:hAnsi="Times New Roman" w:cs="Times New Roman"/>
          <w:i/>
          <w:iCs/>
          <w:noProof/>
          <w:sz w:val="24"/>
          <w:szCs w:val="24"/>
        </w:rPr>
        <w:t>Jurnal Kependudukan Dan Pembangunan Lingkunga</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1</w:t>
      </w:r>
      <w:r w:rsidRPr="00FE40B0">
        <w:rPr>
          <w:rFonts w:ascii="Times New Roman" w:hAnsi="Times New Roman" w:cs="Times New Roman"/>
          <w:noProof/>
          <w:sz w:val="24"/>
          <w:szCs w:val="24"/>
        </w:rPr>
        <w:t>(2), 33–42.</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Made, N. I., Bunga, N. I. A., &amp; Dewi, S. (2021). Analisa limbah rumah tangga terhadap dampak pencemaran lingkungan. </w:t>
      </w:r>
      <w:r w:rsidRPr="00FE40B0">
        <w:rPr>
          <w:rFonts w:ascii="Times New Roman" w:hAnsi="Times New Roman" w:cs="Times New Roman"/>
          <w:i/>
          <w:iCs/>
          <w:noProof/>
          <w:sz w:val="24"/>
          <w:szCs w:val="24"/>
        </w:rPr>
        <w:t>Jurnal Ganec Swara</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15</w:t>
      </w:r>
      <w:r w:rsidRPr="00FE40B0">
        <w:rPr>
          <w:rFonts w:ascii="Times New Roman" w:hAnsi="Times New Roman" w:cs="Times New Roman"/>
          <w:noProof/>
          <w:sz w:val="24"/>
          <w:szCs w:val="24"/>
        </w:rPr>
        <w:t>(2), 1159–1164.</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Mardiana, S., Berthanilla, R., Marthalena, M., &amp; Rasyid, M. R. (2019). Peningkatan Pengetahuan Masyarakat Mengenai Pengelolaan Pembuangan dan Pemilahan Sampah Rumah Tangga di Kelurahan Kaligandu Kota Serang. </w:t>
      </w:r>
      <w:r w:rsidRPr="00FE40B0">
        <w:rPr>
          <w:rFonts w:ascii="Times New Roman" w:hAnsi="Times New Roman" w:cs="Times New Roman"/>
          <w:i/>
          <w:iCs/>
          <w:noProof/>
          <w:sz w:val="24"/>
          <w:szCs w:val="24"/>
        </w:rPr>
        <w:t>Bantenese - Jurnal Pengabdian Masyarakat</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1</w:t>
      </w:r>
      <w:r w:rsidRPr="00FE40B0">
        <w:rPr>
          <w:rFonts w:ascii="Times New Roman" w:hAnsi="Times New Roman" w:cs="Times New Roman"/>
          <w:noProof/>
          <w:sz w:val="24"/>
          <w:szCs w:val="24"/>
        </w:rPr>
        <w:t>(2), 79–88. https://doi.org/10.30656/ps2pm.v1i2.1910</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Primajana, D. J., &amp; Widanta, A. A. B. P. (2016). PENGARUH FAKTOR SOSIAL EKONOMI TERHADAP TINGKAT KESEJAHTERAAN DAN PARTISIPASI KELUARGA NASABAH : STUDI KASUS BANK SAMPAH LEMBAGA PEMBERDAYAAN MASYARAKAT KELURAHAN DAUH PURI, DENPASAR Dewa. </w:t>
      </w:r>
      <w:r w:rsidRPr="00FE40B0">
        <w:rPr>
          <w:rFonts w:ascii="Times New Roman" w:hAnsi="Times New Roman" w:cs="Times New Roman"/>
          <w:i/>
          <w:iCs/>
          <w:noProof/>
          <w:sz w:val="24"/>
          <w:szCs w:val="24"/>
        </w:rPr>
        <w:t>PIRAMIDA</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15</w:t>
      </w:r>
      <w:r w:rsidRPr="00FE40B0">
        <w:rPr>
          <w:rFonts w:ascii="Times New Roman" w:hAnsi="Times New Roman" w:cs="Times New Roman"/>
          <w:noProof/>
          <w:sz w:val="24"/>
          <w:szCs w:val="24"/>
        </w:rPr>
        <w:t>(2), 241–264.</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Prof.Dr.Sugiyono. (2013). METODE PENELITIAN KAUNTITATIF KUALITATIF DAN R&amp;D. In </w:t>
      </w:r>
      <w:r w:rsidRPr="00FE40B0">
        <w:rPr>
          <w:rFonts w:ascii="Times New Roman" w:hAnsi="Times New Roman" w:cs="Times New Roman"/>
          <w:i/>
          <w:iCs/>
          <w:noProof/>
          <w:sz w:val="24"/>
          <w:szCs w:val="24"/>
        </w:rPr>
        <w:t>Angewandte Chemie International Edition, 6(11), 951–952.</w:t>
      </w:r>
      <w:r w:rsidRPr="00FE40B0">
        <w:rPr>
          <w:rFonts w:ascii="Times New Roman" w:hAnsi="Times New Roman" w:cs="Times New Roman"/>
          <w:noProof/>
          <w:sz w:val="24"/>
          <w:szCs w:val="24"/>
        </w:rPr>
        <w:t xml:space="preserve"> ALFABETA,CV.</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Purwanti, W. S., Sumartono, S., &amp; Haryono, B. S. (2015). Perencanaan Bank Sampah Dalam Rangka Pemberdayaan Masyarakat di Kecamatan Kepajen Kabupaten Malang. </w:t>
      </w:r>
      <w:r w:rsidRPr="00FE40B0">
        <w:rPr>
          <w:rFonts w:ascii="Times New Roman" w:hAnsi="Times New Roman" w:cs="Times New Roman"/>
          <w:i/>
          <w:iCs/>
          <w:noProof/>
          <w:sz w:val="24"/>
          <w:szCs w:val="24"/>
        </w:rPr>
        <w:t>Reformasi</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5</w:t>
      </w:r>
      <w:r w:rsidRPr="00FE40B0">
        <w:rPr>
          <w:rFonts w:ascii="Times New Roman" w:hAnsi="Times New Roman" w:cs="Times New Roman"/>
          <w:noProof/>
          <w:sz w:val="24"/>
          <w:szCs w:val="24"/>
        </w:rPr>
        <w:t>(1), 149–159. www.jurnal.unitri.ac.id</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40B0">
        <w:rPr>
          <w:rFonts w:ascii="Times New Roman" w:hAnsi="Times New Roman" w:cs="Times New Roman"/>
          <w:noProof/>
          <w:sz w:val="24"/>
          <w:szCs w:val="24"/>
        </w:rPr>
        <w:t xml:space="preserve">Sulaiman, F., Utari, E., Sidik, M., Suhendi, E., &amp; Andiana, E. (2015). KAJIAN PENGELOLAAN DAN PEMANFAATAN LIMBAH RUMAH TANGGA. </w:t>
      </w:r>
      <w:r w:rsidRPr="00FE40B0">
        <w:rPr>
          <w:rFonts w:ascii="Times New Roman" w:hAnsi="Times New Roman" w:cs="Times New Roman"/>
          <w:i/>
          <w:iCs/>
          <w:noProof/>
          <w:sz w:val="24"/>
          <w:szCs w:val="24"/>
        </w:rPr>
        <w:t>Balitbang Lprovinsi Banten 2015</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11</w:t>
      </w:r>
      <w:r w:rsidRPr="00FE40B0">
        <w:rPr>
          <w:rFonts w:ascii="Times New Roman" w:hAnsi="Times New Roman" w:cs="Times New Roman"/>
          <w:noProof/>
          <w:sz w:val="24"/>
          <w:szCs w:val="24"/>
        </w:rPr>
        <w:t>(75), 23–26. http://www.desarrollosocialyfamilia.gob.cl/storage/docs/Informe_de_Desarrollo_Social_2020.pdf%0Ahttp://revistas.ucm.es/index.php/CUTS/article/view/44540/44554</w:t>
      </w:r>
    </w:p>
    <w:p w:rsidR="00FE40B0" w:rsidRPr="00FE40B0" w:rsidRDefault="00FE40B0" w:rsidP="00FE40B0">
      <w:pPr>
        <w:widowControl w:val="0"/>
        <w:autoSpaceDE w:val="0"/>
        <w:autoSpaceDN w:val="0"/>
        <w:adjustRightInd w:val="0"/>
        <w:spacing w:after="0" w:line="240" w:lineRule="auto"/>
        <w:ind w:left="480" w:hanging="480"/>
        <w:rPr>
          <w:rFonts w:ascii="Times New Roman" w:hAnsi="Times New Roman" w:cs="Times New Roman"/>
          <w:noProof/>
          <w:sz w:val="24"/>
        </w:rPr>
      </w:pPr>
      <w:r w:rsidRPr="00FE40B0">
        <w:rPr>
          <w:rFonts w:ascii="Times New Roman" w:hAnsi="Times New Roman" w:cs="Times New Roman"/>
          <w:noProof/>
          <w:sz w:val="24"/>
          <w:szCs w:val="24"/>
        </w:rPr>
        <w:t xml:space="preserve">Tampuyak, S., Anwar, C., &amp; Sangadji, M. N. (2016). Analisis Proyeksi Pertumbuhan Penduduk dan Kebutuhan Fasilitas Persampahan di Kota Palu 2015-2025. </w:t>
      </w:r>
      <w:r w:rsidRPr="00FE40B0">
        <w:rPr>
          <w:rFonts w:ascii="Times New Roman" w:hAnsi="Times New Roman" w:cs="Times New Roman"/>
          <w:i/>
          <w:iCs/>
          <w:noProof/>
          <w:sz w:val="24"/>
          <w:szCs w:val="24"/>
        </w:rPr>
        <w:t>E Jurnal Katalogis</w:t>
      </w:r>
      <w:r w:rsidRPr="00FE40B0">
        <w:rPr>
          <w:rFonts w:ascii="Times New Roman" w:hAnsi="Times New Roman" w:cs="Times New Roman"/>
          <w:noProof/>
          <w:sz w:val="24"/>
          <w:szCs w:val="24"/>
        </w:rPr>
        <w:t xml:space="preserve">, </w:t>
      </w:r>
      <w:r w:rsidRPr="00FE40B0">
        <w:rPr>
          <w:rFonts w:ascii="Times New Roman" w:hAnsi="Times New Roman" w:cs="Times New Roman"/>
          <w:i/>
          <w:iCs/>
          <w:noProof/>
          <w:sz w:val="24"/>
          <w:szCs w:val="24"/>
        </w:rPr>
        <w:t>4</w:t>
      </w:r>
      <w:r w:rsidRPr="00FE40B0">
        <w:rPr>
          <w:rFonts w:ascii="Times New Roman" w:hAnsi="Times New Roman" w:cs="Times New Roman"/>
          <w:noProof/>
          <w:sz w:val="24"/>
          <w:szCs w:val="24"/>
        </w:rPr>
        <w:t>(4), 94–104. https://media.neliti.com/media/publications/150700-ID-analisis-proyeksi-pertumbuhan-penduduk-d.pdf</w:t>
      </w:r>
    </w:p>
    <w:p w:rsidR="00F94248" w:rsidRPr="00B0333C" w:rsidRDefault="00F94248" w:rsidP="00B0333C">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F94248" w:rsidRPr="00B0333C" w:rsidSect="005301E5">
      <w:headerReference w:type="default" r:id="rId9"/>
      <w:footerReference w:type="default" r:id="rId10"/>
      <w:type w:val="continuous"/>
      <w:pgSz w:w="11907" w:h="16840" w:code="9"/>
      <w:pgMar w:top="2268" w:right="1701" w:bottom="1701" w:left="2268" w:header="850" w:footer="1417" w:gutter="0"/>
      <w:cols w:space="33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5AA3" w:rsidRDefault="003B5AA3" w:rsidP="000F5325">
      <w:pPr>
        <w:spacing w:after="0" w:line="240" w:lineRule="auto"/>
      </w:pPr>
      <w:r>
        <w:separator/>
      </w:r>
    </w:p>
  </w:endnote>
  <w:endnote w:type="continuationSeparator" w:id="0">
    <w:p w:rsidR="003B5AA3" w:rsidRDefault="003B5AA3" w:rsidP="000F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0132"/>
      <w:docPartObj>
        <w:docPartGallery w:val="Page Numbers (Bottom of Page)"/>
        <w:docPartUnique/>
      </w:docPartObj>
    </w:sdtPr>
    <w:sdtEndPr/>
    <w:sdtContent>
      <w:p w:rsidR="000F5325" w:rsidRDefault="00106322" w:rsidP="00030A74">
        <w:pPr>
          <w:pStyle w:val="Footer"/>
          <w:tabs>
            <w:tab w:val="clear" w:pos="4680"/>
            <w:tab w:val="clear" w:pos="9360"/>
          </w:tabs>
          <w:jc w:val="right"/>
        </w:pPr>
        <w:r>
          <w:rPr>
            <w:noProof/>
          </w:rPr>
          <w:drawing>
            <wp:anchor distT="0" distB="0" distL="114300" distR="114300" simplePos="0" relativeHeight="251662336" behindDoc="1" locked="0" layoutInCell="1" allowOverlap="1">
              <wp:simplePos x="0" y="0"/>
              <wp:positionH relativeFrom="column">
                <wp:posOffset>17145</wp:posOffset>
              </wp:positionH>
              <wp:positionV relativeFrom="paragraph">
                <wp:posOffset>48895</wp:posOffset>
              </wp:positionV>
              <wp:extent cx="5010150" cy="571500"/>
              <wp:effectExtent l="19050" t="0" r="0" b="0"/>
              <wp:wrapNone/>
              <wp:docPr id="3" name="Picture 1" descr="D:\JOB\BIOSCIENTIST_JIB\Footer BJ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B\BIOSCIENTIST_JIB\Footer BJIB.jpg"/>
                      <pic:cNvPicPr>
                        <a:picLocks noChangeAspect="1" noChangeArrowheads="1"/>
                      </pic:cNvPicPr>
                    </pic:nvPicPr>
                    <pic:blipFill>
                      <a:blip r:embed="rId1"/>
                      <a:srcRect/>
                      <a:stretch>
                        <a:fillRect/>
                      </a:stretch>
                    </pic:blipFill>
                    <pic:spPr bwMode="auto">
                      <a:xfrm>
                        <a:off x="0" y="0"/>
                        <a:ext cx="5010150" cy="571500"/>
                      </a:xfrm>
                      <a:prstGeom prst="rect">
                        <a:avLst/>
                      </a:prstGeom>
                      <a:noFill/>
                      <a:ln w="9525">
                        <a:noFill/>
                        <a:miter lim="800000"/>
                        <a:headEnd/>
                        <a:tailEnd/>
                      </a:ln>
                    </pic:spPr>
                  </pic:pic>
                </a:graphicData>
              </a:graphic>
            </wp:anchor>
          </w:drawing>
        </w:r>
        <w:r w:rsidR="00B64D6D">
          <w:rPr>
            <w:noProof/>
          </w:rPr>
          <mc:AlternateContent>
            <mc:Choice Requires="wps">
              <w:drawing>
                <wp:anchor distT="0" distB="0" distL="114300" distR="114300" simplePos="0" relativeHeight="251661312" behindDoc="0" locked="0" layoutInCell="1" allowOverlap="1">
                  <wp:simplePos x="0" y="0"/>
                  <wp:positionH relativeFrom="column">
                    <wp:posOffset>-1905</wp:posOffset>
                  </wp:positionH>
                  <wp:positionV relativeFrom="paragraph">
                    <wp:posOffset>5715</wp:posOffset>
                  </wp:positionV>
                  <wp:extent cx="5029200" cy="0"/>
                  <wp:effectExtent l="7620" t="15240" r="11430" b="1333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2700">
                            <a:solidFill>
                              <a:srgbClr val="0000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7137EF2" id="_x0000_t32" coordsize="21600,21600" o:spt="32" o:oned="t" path="m,l21600,21600e" filled="f">
                  <v:path arrowok="t" fillok="f" o:connecttype="none"/>
                  <o:lock v:ext="edit" shapetype="t"/>
                </v:shapetype>
                <v:shape id="AutoShape 4" o:spid="_x0000_s1026" type="#_x0000_t32" style="position:absolute;margin-left:-.15pt;margin-top:.45pt;width:396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" strokecolor="blue" strokeweight="1pt">
                  <v:shadow color="#868686"/>
                </v:shape>
              </w:pict>
            </mc:Fallback>
          </mc:AlternateContent>
        </w:r>
        <w:r w:rsidR="00612AE6" w:rsidRPr="000F5325">
          <w:rPr>
            <w:rFonts w:ascii="Times New Roman" w:hAnsi="Times New Roman" w:cs="Times New Roman"/>
            <w:sz w:val="24"/>
            <w:szCs w:val="24"/>
          </w:rPr>
          <w:fldChar w:fldCharType="begin"/>
        </w:r>
        <w:r w:rsidR="000F5325" w:rsidRPr="000F5325">
          <w:rPr>
            <w:rFonts w:ascii="Times New Roman" w:hAnsi="Times New Roman" w:cs="Times New Roman"/>
            <w:sz w:val="24"/>
            <w:szCs w:val="24"/>
          </w:rPr>
          <w:instrText xml:space="preserve"> PAGE   \* MERGEFORMAT </w:instrText>
        </w:r>
        <w:r w:rsidR="00612AE6" w:rsidRPr="000F5325">
          <w:rPr>
            <w:rFonts w:ascii="Times New Roman" w:hAnsi="Times New Roman" w:cs="Times New Roman"/>
            <w:sz w:val="24"/>
            <w:szCs w:val="24"/>
          </w:rPr>
          <w:fldChar w:fldCharType="separate"/>
        </w:r>
        <w:r w:rsidR="00CA43CE">
          <w:rPr>
            <w:rFonts w:ascii="Times New Roman" w:hAnsi="Times New Roman" w:cs="Times New Roman"/>
            <w:noProof/>
            <w:sz w:val="24"/>
            <w:szCs w:val="24"/>
          </w:rPr>
          <w:t>3</w:t>
        </w:r>
        <w:r w:rsidR="00612AE6" w:rsidRPr="000F5325">
          <w:rPr>
            <w:rFonts w:ascii="Times New Roman" w:hAnsi="Times New Roman" w:cs="Times New Roman"/>
            <w:sz w:val="24"/>
            <w:szCs w:val="24"/>
          </w:rPr>
          <w:fldChar w:fldCharType="end"/>
        </w:r>
      </w:p>
    </w:sdtContent>
  </w:sdt>
  <w:p w:rsidR="000F5325" w:rsidRDefault="000F5325" w:rsidP="00030A74">
    <w:pPr>
      <w:pStyle w:val="Footer"/>
      <w:tabs>
        <w:tab w:val="clear" w:pos="4680"/>
        <w:tab w:val="clear" w:pos="93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5AA3" w:rsidRDefault="003B5AA3" w:rsidP="000F5325">
      <w:pPr>
        <w:spacing w:after="0" w:line="240" w:lineRule="auto"/>
      </w:pPr>
      <w:r>
        <w:separator/>
      </w:r>
    </w:p>
  </w:footnote>
  <w:footnote w:type="continuationSeparator" w:id="0">
    <w:p w:rsidR="003B5AA3" w:rsidRDefault="003B5AA3" w:rsidP="000F53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5325" w:rsidRDefault="002A6939" w:rsidP="00A95EB8">
    <w:pPr>
      <w:pStyle w:val="Header"/>
      <w:jc w:val="center"/>
    </w:pPr>
    <w:r>
      <w:rPr>
        <w:noProof/>
      </w:rPr>
      <w:drawing>
        <wp:anchor distT="0" distB="0" distL="114300" distR="114300" simplePos="0" relativeHeight="251663360" behindDoc="0" locked="0" layoutInCell="1" allowOverlap="1">
          <wp:simplePos x="0" y="0"/>
          <wp:positionH relativeFrom="column">
            <wp:posOffset>7620</wp:posOffset>
          </wp:positionH>
          <wp:positionV relativeFrom="paragraph">
            <wp:posOffset>12700</wp:posOffset>
          </wp:positionV>
          <wp:extent cx="676275" cy="838200"/>
          <wp:effectExtent l="19050" t="0" r="9525" b="0"/>
          <wp:wrapNone/>
          <wp:docPr id="7" name="Picture 2" descr="D:\JOB\BIOSCIENTIST_JIB\Sampul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B\BIOSCIENTIST_JIB\Sampul Template.png"/>
                  <pic:cNvPicPr>
                    <a:picLocks noChangeAspect="1" noChangeArrowheads="1"/>
                  </pic:cNvPicPr>
                </pic:nvPicPr>
                <pic:blipFill>
                  <a:blip r:embed="rId1"/>
                  <a:srcRect/>
                  <a:stretch>
                    <a:fillRect/>
                  </a:stretch>
                </pic:blipFill>
                <pic:spPr bwMode="auto">
                  <a:xfrm>
                    <a:off x="0" y="0"/>
                    <a:ext cx="676275" cy="838200"/>
                  </a:xfrm>
                  <a:prstGeom prst="rect">
                    <a:avLst/>
                  </a:prstGeom>
                  <a:noFill/>
                  <a:ln w="9525">
                    <a:noFill/>
                    <a:miter lim="800000"/>
                    <a:headEnd/>
                    <a:tailEnd/>
                  </a:ln>
                </pic:spPr>
              </pic:pic>
            </a:graphicData>
          </a:graphic>
        </wp:anchor>
      </w:drawing>
    </w:r>
    <w:r w:rsidR="00B64D6D">
      <w:rPr>
        <w:noProof/>
      </w:rPr>
      <mc:AlternateContent>
        <mc:Choice Requires="wps">
          <w:drawing>
            <wp:anchor distT="0" distB="0" distL="114300" distR="114300" simplePos="0" relativeHeight="251658240" behindDoc="1" locked="0" layoutInCell="0" allowOverlap="1">
              <wp:simplePos x="0" y="0"/>
              <wp:positionH relativeFrom="page">
                <wp:posOffset>2238375</wp:posOffset>
              </wp:positionH>
              <wp:positionV relativeFrom="page">
                <wp:posOffset>657225</wp:posOffset>
              </wp:positionV>
              <wp:extent cx="4229100" cy="6286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proofErr w:type="gram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t :</w:t>
                          </w:r>
                          <w:proofErr w:type="gramEnd"/>
                          <w:r w:rsidRPr="00DA5CEC">
                            <w:rPr>
                              <w:rFonts w:ascii="Times New Roman" w:hAnsi="Times New Roman" w:cs="Times New Roman"/>
                              <w:b/>
                              <w:iCs/>
                              <w:color w:val="002060"/>
                              <w:spacing w:val="1"/>
                            </w:rPr>
                            <w:t xml:space="preserve"> </w:t>
                          </w:r>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r w:rsidRPr="00DA5CEC">
                            <w:rPr>
                              <w:rFonts w:ascii="Times New Roman" w:hAnsi="Times New Roman" w:cs="Times New Roman"/>
                              <w:b/>
                              <w:iCs/>
                              <w:color w:val="002060"/>
                              <w:spacing w:val="1"/>
                            </w:rPr>
                            <w:t xml:space="preserve"> </w:t>
                          </w:r>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 xml:space="preserve">ah </w:t>
                          </w:r>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
                        <w:p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 xml:space="preserve">Vol. </w:t>
                          </w:r>
                          <w:r w:rsidR="00FE40B0">
                            <w:rPr>
                              <w:rFonts w:ascii="Times New Roman" w:hAnsi="Times New Roman"/>
                              <w:i/>
                              <w:iCs/>
                              <w:sz w:val="20"/>
                              <w:szCs w:val="20"/>
                            </w:rPr>
                            <w:t>1</w:t>
                          </w:r>
                          <w:r w:rsidRPr="00B1756D">
                            <w:rPr>
                              <w:rFonts w:ascii="Times New Roman" w:hAnsi="Times New Roman"/>
                              <w:i/>
                              <w:iCs/>
                              <w:sz w:val="20"/>
                              <w:szCs w:val="20"/>
                            </w:rPr>
                            <w:t xml:space="preserve">, No. </w:t>
                          </w:r>
                          <w:r w:rsidR="00FE40B0">
                            <w:rPr>
                              <w:rFonts w:ascii="Times New Roman" w:hAnsi="Times New Roman"/>
                              <w:i/>
                              <w:iCs/>
                              <w:sz w:val="20"/>
                              <w:szCs w:val="20"/>
                            </w:rPr>
                            <w:t>1</w:t>
                          </w:r>
                          <w:r w:rsidRPr="00B1756D">
                            <w:rPr>
                              <w:rFonts w:ascii="Times New Roman" w:hAnsi="Times New Roman"/>
                              <w:i/>
                              <w:iCs/>
                              <w:sz w:val="20"/>
                              <w:szCs w:val="20"/>
                            </w:rPr>
                            <w:t xml:space="preserve">, </w:t>
                          </w:r>
                          <w:r w:rsidR="00FE40B0">
                            <w:rPr>
                              <w:rFonts w:ascii="Times New Roman" w:hAnsi="Times New Roman"/>
                              <w:i/>
                              <w:iCs/>
                              <w:sz w:val="20"/>
                              <w:szCs w:val="20"/>
                            </w:rPr>
                            <w:t>April 2022</w:t>
                          </w:r>
                          <w:r w:rsidR="00DA5CEC" w:rsidRPr="00B1756D">
                            <w:rPr>
                              <w:rFonts w:ascii="Times New Roman" w:hAnsi="Times New Roman"/>
                              <w:i/>
                              <w:iCs/>
                              <w:sz w:val="20"/>
                              <w:szCs w:val="20"/>
                            </w:rPr>
                            <w:t xml:space="preserve">; </w:t>
                          </w:r>
                          <w:r w:rsidRPr="00B1756D">
                            <w:rPr>
                              <w:rFonts w:ascii="Times New Roman" w:hAnsi="Times New Roman"/>
                              <w:i/>
                              <w:iCs/>
                              <w:sz w:val="20"/>
                              <w:szCs w:val="20"/>
                            </w:rPr>
                            <w:t xml:space="preserve">Page, </w:t>
                          </w:r>
                          <w:r w:rsidR="00FE40B0">
                            <w:rPr>
                              <w:rFonts w:ascii="Times New Roman" w:hAnsi="Times New Roman"/>
                              <w:i/>
                              <w:iCs/>
                              <w:sz w:val="20"/>
                              <w:szCs w:val="20"/>
                            </w:rPr>
                            <w:t>1-9</w:t>
                          </w:r>
                        </w:p>
                        <w:p w:rsidR="00A95EB8" w:rsidRPr="00DA5CEC" w:rsidRDefault="003B5AA3"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2"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76.25pt;margin-top:51.75pt;width:333pt;height:49.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" o:allowincell="f" filled="f" stroked="f">
              <v:textbox inset="0,0,0,0">
                <w:txbxContent>
                  <w:p w:rsidR="00DA5CEC" w:rsidRDefault="000F5325" w:rsidP="00DA5CEC">
                    <w:pPr>
                      <w:widowControl w:val="0"/>
                      <w:autoSpaceDE w:val="0"/>
                      <w:autoSpaceDN w:val="0"/>
                      <w:adjustRightInd w:val="0"/>
                      <w:spacing w:after="0" w:line="240" w:lineRule="auto"/>
                      <w:ind w:right="-34"/>
                      <w:rPr>
                        <w:rFonts w:ascii="Times New Roman" w:hAnsi="Times New Roman" w:cs="Times New Roman"/>
                        <w:b/>
                        <w:iCs/>
                        <w:color w:val="002060"/>
                      </w:rPr>
                    </w:pPr>
                    <w:proofErr w:type="gram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t :</w:t>
                    </w:r>
                    <w:proofErr w:type="gramEnd"/>
                    <w:r w:rsidRPr="00DA5CEC">
                      <w:rPr>
                        <w:rFonts w:ascii="Times New Roman" w:hAnsi="Times New Roman" w:cs="Times New Roman"/>
                        <w:b/>
                        <w:iCs/>
                        <w:color w:val="002060"/>
                        <w:spacing w:val="1"/>
                      </w:rPr>
                      <w:t xml:space="preserve"> </w:t>
                    </w:r>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r w:rsidRPr="00DA5CEC">
                      <w:rPr>
                        <w:rFonts w:ascii="Times New Roman" w:hAnsi="Times New Roman" w:cs="Times New Roman"/>
                        <w:b/>
                        <w:iCs/>
                        <w:color w:val="002060"/>
                        <w:spacing w:val="1"/>
                      </w:rPr>
                      <w:t xml:space="preserve"> </w:t>
                    </w:r>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 xml:space="preserve">ah </w:t>
                    </w:r>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
                  <w:p w:rsidR="00DA5CEC" w:rsidRPr="00EB163A"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4571</w:t>
                    </w:r>
                    <w:r w:rsidR="00B1756D" w:rsidRPr="00EB163A">
                      <w:rPr>
                        <w:rFonts w:ascii="Times New Roman" w:hAnsi="Times New Roman"/>
                        <w:iCs/>
                        <w:sz w:val="20"/>
                        <w:szCs w:val="20"/>
                      </w:rPr>
                      <w:t xml:space="preserve">;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rsidR="00DA5CEC" w:rsidRPr="00B1756D" w:rsidRDefault="00A95EB8"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 xml:space="preserve">Vol. </w:t>
                    </w:r>
                    <w:r w:rsidR="00FE40B0">
                      <w:rPr>
                        <w:rFonts w:ascii="Times New Roman" w:hAnsi="Times New Roman"/>
                        <w:i/>
                        <w:iCs/>
                        <w:sz w:val="20"/>
                        <w:szCs w:val="20"/>
                      </w:rPr>
                      <w:t>1</w:t>
                    </w:r>
                    <w:r w:rsidRPr="00B1756D">
                      <w:rPr>
                        <w:rFonts w:ascii="Times New Roman" w:hAnsi="Times New Roman"/>
                        <w:i/>
                        <w:iCs/>
                        <w:sz w:val="20"/>
                        <w:szCs w:val="20"/>
                      </w:rPr>
                      <w:t xml:space="preserve">, No. </w:t>
                    </w:r>
                    <w:r w:rsidR="00FE40B0">
                      <w:rPr>
                        <w:rFonts w:ascii="Times New Roman" w:hAnsi="Times New Roman"/>
                        <w:i/>
                        <w:iCs/>
                        <w:sz w:val="20"/>
                        <w:szCs w:val="20"/>
                      </w:rPr>
                      <w:t>1</w:t>
                    </w:r>
                    <w:r w:rsidRPr="00B1756D">
                      <w:rPr>
                        <w:rFonts w:ascii="Times New Roman" w:hAnsi="Times New Roman"/>
                        <w:i/>
                        <w:iCs/>
                        <w:sz w:val="20"/>
                        <w:szCs w:val="20"/>
                      </w:rPr>
                      <w:t xml:space="preserve">, </w:t>
                    </w:r>
                    <w:r w:rsidR="00FE40B0">
                      <w:rPr>
                        <w:rFonts w:ascii="Times New Roman" w:hAnsi="Times New Roman"/>
                        <w:i/>
                        <w:iCs/>
                        <w:sz w:val="20"/>
                        <w:szCs w:val="20"/>
                      </w:rPr>
                      <w:t>April 2022</w:t>
                    </w:r>
                    <w:r w:rsidR="00DA5CEC" w:rsidRPr="00B1756D">
                      <w:rPr>
                        <w:rFonts w:ascii="Times New Roman" w:hAnsi="Times New Roman"/>
                        <w:i/>
                        <w:iCs/>
                        <w:sz w:val="20"/>
                        <w:szCs w:val="20"/>
                      </w:rPr>
                      <w:t xml:space="preserve">; </w:t>
                    </w:r>
                    <w:r w:rsidRPr="00B1756D">
                      <w:rPr>
                        <w:rFonts w:ascii="Times New Roman" w:hAnsi="Times New Roman"/>
                        <w:i/>
                        <w:iCs/>
                        <w:sz w:val="20"/>
                        <w:szCs w:val="20"/>
                      </w:rPr>
                      <w:t xml:space="preserve">Page, </w:t>
                    </w:r>
                    <w:r w:rsidR="00FE40B0">
                      <w:rPr>
                        <w:rFonts w:ascii="Times New Roman" w:hAnsi="Times New Roman"/>
                        <w:i/>
                        <w:iCs/>
                        <w:sz w:val="20"/>
                        <w:szCs w:val="20"/>
                      </w:rPr>
                      <w:t>1-9</w:t>
                    </w:r>
                  </w:p>
                  <w:p w:rsidR="00A95EB8" w:rsidRPr="00DA5CEC" w:rsidRDefault="00E74CBC"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3" w:history="1">
                      <w:r w:rsidR="00DA5CEC" w:rsidRPr="00B1756D">
                        <w:rPr>
                          <w:rStyle w:val="Hyperlink"/>
                          <w:rFonts w:ascii="Times New Roman" w:eastAsia="Arial Unicode MS" w:hAnsi="Times New Roman" w:cs="Times New Roman"/>
                          <w:i/>
                          <w:sz w:val="20"/>
                          <w:szCs w:val="20"/>
                          <w:u w:val="none"/>
                        </w:rPr>
                        <w:t>https://e-journal.undikma.ac.id/index.php/bioscientist</w:t>
                      </w:r>
                    </w:hyperlink>
                    <w:r w:rsidR="00A95EB8" w:rsidRPr="00B1756D">
                      <w:rPr>
                        <w:rFonts w:ascii="Times New Roman" w:hAnsi="Times New Roman" w:cs="Times New Roman"/>
                        <w:i/>
                        <w:iCs/>
                        <w:spacing w:val="-1"/>
                        <w:sz w:val="20"/>
                        <w:szCs w:val="20"/>
                      </w:rPr>
                      <w:t xml:space="preserve"> </w:t>
                    </w:r>
                  </w:p>
                  <w:p w:rsidR="00A95EB8" w:rsidRPr="00ED47AF" w:rsidRDefault="00A95EB8" w:rsidP="00DA5CEC">
                    <w:pPr>
                      <w:widowControl w:val="0"/>
                      <w:autoSpaceDE w:val="0"/>
                      <w:autoSpaceDN w:val="0"/>
                      <w:adjustRightInd w:val="0"/>
                      <w:spacing w:after="0" w:line="240" w:lineRule="auto"/>
                      <w:ind w:right="-33"/>
                      <w:rPr>
                        <w:rFonts w:ascii="Times New Roman" w:hAnsi="Times New Roman"/>
                        <w:iCs/>
                        <w:sz w:val="20"/>
                        <w:szCs w:val="20"/>
                      </w:rPr>
                    </w:pPr>
                  </w:p>
                  <w:p w:rsidR="00A95EB8" w:rsidRPr="007F54E5" w:rsidRDefault="00A95EB8"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v:textbox>
              <w10:wrap anchorx="page" anchory="page"/>
            </v:shape>
          </w:pict>
        </mc:Fallback>
      </mc:AlternateContent>
    </w:r>
    <w:r w:rsidR="00B64D6D">
      <w:rPr>
        <w:noProof/>
      </w:rPr>
      <mc:AlternateContent>
        <mc:Choice Requires="wps">
          <w:drawing>
            <wp:anchor distT="0" distB="0" distL="114300" distR="114300" simplePos="0" relativeHeight="251660288" behindDoc="0" locked="0" layoutInCell="1" allowOverlap="1">
              <wp:simplePos x="0" y="0"/>
              <wp:positionH relativeFrom="column">
                <wp:posOffset>-1905</wp:posOffset>
              </wp:positionH>
              <wp:positionV relativeFrom="paragraph">
                <wp:posOffset>892175</wp:posOffset>
              </wp:positionV>
              <wp:extent cx="5029200" cy="0"/>
              <wp:effectExtent l="26670" t="25400" r="20955" b="22225"/>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38100">
                        <a:solidFill>
                          <a:srgbClr val="0000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1C751B3" id="_x0000_t32" coordsize="21600,21600" o:spt="32" o:oned="t" path="m,l21600,21600e" filled="f">
              <v:path arrowok="t" fillok="f" o:connecttype="none"/>
              <o:lock v:ext="edit" shapetype="t"/>
            </v:shapetype>
            <v:shape id="AutoShape 3" o:spid="_x0000_s1026" type="#_x0000_t32" style="position:absolute;margin-left:-.15pt;margin-top:70.25pt;width:39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" strokecolor="blue" strokeweight="3pt">
              <v:shadow color="#868686"/>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DA7BE0"/>
    <w:multiLevelType w:val="hybridMultilevel"/>
    <w:tmpl w:val="BD32C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1A734B4"/>
    <w:multiLevelType w:val="hybridMultilevel"/>
    <w:tmpl w:val="A41EB7D6"/>
    <w:lvl w:ilvl="0" w:tplc="13C027E8">
      <w:start w:val="1"/>
      <w:numFmt w:val="decimal"/>
      <w:lvlText w:val="%1."/>
      <w:lvlJc w:val="left"/>
      <w:pPr>
        <w:ind w:left="1146" w:hanging="360"/>
      </w:pPr>
      <w:rPr>
        <w:i w:val="0"/>
      </w:rPr>
    </w:lvl>
    <w:lvl w:ilvl="1" w:tplc="51325566" w:tentative="1">
      <w:start w:val="1"/>
      <w:numFmt w:val="lowerLetter"/>
      <w:lvlText w:val="%2."/>
      <w:lvlJc w:val="left"/>
      <w:pPr>
        <w:ind w:left="1866" w:hanging="360"/>
      </w:pPr>
    </w:lvl>
    <w:lvl w:ilvl="2" w:tplc="C484B1A8" w:tentative="1">
      <w:start w:val="1"/>
      <w:numFmt w:val="lowerRoman"/>
      <w:lvlText w:val="%3."/>
      <w:lvlJc w:val="right"/>
      <w:pPr>
        <w:ind w:left="2586" w:hanging="180"/>
      </w:pPr>
    </w:lvl>
    <w:lvl w:ilvl="3" w:tplc="2B60741C" w:tentative="1">
      <w:start w:val="1"/>
      <w:numFmt w:val="decimal"/>
      <w:lvlText w:val="%4."/>
      <w:lvlJc w:val="left"/>
      <w:pPr>
        <w:ind w:left="3306" w:hanging="360"/>
      </w:pPr>
    </w:lvl>
    <w:lvl w:ilvl="4" w:tplc="FA46FAB2" w:tentative="1">
      <w:start w:val="1"/>
      <w:numFmt w:val="lowerLetter"/>
      <w:lvlText w:val="%5."/>
      <w:lvlJc w:val="left"/>
      <w:pPr>
        <w:ind w:left="4026" w:hanging="360"/>
      </w:pPr>
    </w:lvl>
    <w:lvl w:ilvl="5" w:tplc="25021740" w:tentative="1">
      <w:start w:val="1"/>
      <w:numFmt w:val="lowerRoman"/>
      <w:lvlText w:val="%6."/>
      <w:lvlJc w:val="right"/>
      <w:pPr>
        <w:ind w:left="4746" w:hanging="180"/>
      </w:pPr>
    </w:lvl>
    <w:lvl w:ilvl="6" w:tplc="4A3AFDF2" w:tentative="1">
      <w:start w:val="1"/>
      <w:numFmt w:val="decimal"/>
      <w:lvlText w:val="%7."/>
      <w:lvlJc w:val="left"/>
      <w:pPr>
        <w:ind w:left="5466" w:hanging="360"/>
      </w:pPr>
    </w:lvl>
    <w:lvl w:ilvl="7" w:tplc="E070A722" w:tentative="1">
      <w:start w:val="1"/>
      <w:numFmt w:val="lowerLetter"/>
      <w:lvlText w:val="%8."/>
      <w:lvlJc w:val="left"/>
      <w:pPr>
        <w:ind w:left="6186" w:hanging="360"/>
      </w:pPr>
    </w:lvl>
    <w:lvl w:ilvl="8" w:tplc="31946180" w:tentative="1">
      <w:start w:val="1"/>
      <w:numFmt w:val="lowerRoman"/>
      <w:lvlText w:val="%9."/>
      <w:lvlJc w:val="right"/>
      <w:pPr>
        <w:ind w:left="6906" w:hanging="180"/>
      </w:pPr>
    </w:lvl>
  </w:abstractNum>
  <w:abstractNum w:abstractNumId="2">
    <w:nsid w:val="560E0CEE"/>
    <w:multiLevelType w:val="multilevel"/>
    <w:tmpl w:val="676ADF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CFC"/>
    <w:rsid w:val="00001554"/>
    <w:rsid w:val="0000356F"/>
    <w:rsid w:val="00022955"/>
    <w:rsid w:val="00026D3B"/>
    <w:rsid w:val="00030A74"/>
    <w:rsid w:val="00046992"/>
    <w:rsid w:val="00074D01"/>
    <w:rsid w:val="000763B0"/>
    <w:rsid w:val="000768BF"/>
    <w:rsid w:val="00077BD5"/>
    <w:rsid w:val="000822C5"/>
    <w:rsid w:val="00084418"/>
    <w:rsid w:val="00086A86"/>
    <w:rsid w:val="00092657"/>
    <w:rsid w:val="00095E66"/>
    <w:rsid w:val="000969C0"/>
    <w:rsid w:val="000978E3"/>
    <w:rsid w:val="000B1E04"/>
    <w:rsid w:val="000B3230"/>
    <w:rsid w:val="000B43BA"/>
    <w:rsid w:val="000B4A3E"/>
    <w:rsid w:val="000B50E6"/>
    <w:rsid w:val="000C6EF5"/>
    <w:rsid w:val="000E08AB"/>
    <w:rsid w:val="000F5325"/>
    <w:rsid w:val="00106322"/>
    <w:rsid w:val="00111896"/>
    <w:rsid w:val="00111BC0"/>
    <w:rsid w:val="00112CF7"/>
    <w:rsid w:val="00114D81"/>
    <w:rsid w:val="00116CBA"/>
    <w:rsid w:val="00132F11"/>
    <w:rsid w:val="00135F1F"/>
    <w:rsid w:val="00137A5B"/>
    <w:rsid w:val="001538C6"/>
    <w:rsid w:val="00162FD0"/>
    <w:rsid w:val="00166F7D"/>
    <w:rsid w:val="00187A01"/>
    <w:rsid w:val="00193EDC"/>
    <w:rsid w:val="001A668F"/>
    <w:rsid w:val="001B15AD"/>
    <w:rsid w:val="001B6FA5"/>
    <w:rsid w:val="001C1CD6"/>
    <w:rsid w:val="001C5D5E"/>
    <w:rsid w:val="001E3CE8"/>
    <w:rsid w:val="001F0CE6"/>
    <w:rsid w:val="001F2B11"/>
    <w:rsid w:val="001F322D"/>
    <w:rsid w:val="001F6182"/>
    <w:rsid w:val="0021278A"/>
    <w:rsid w:val="00225C34"/>
    <w:rsid w:val="0022641F"/>
    <w:rsid w:val="0023341C"/>
    <w:rsid w:val="00240956"/>
    <w:rsid w:val="002502CA"/>
    <w:rsid w:val="0025286F"/>
    <w:rsid w:val="00254DCE"/>
    <w:rsid w:val="002568E7"/>
    <w:rsid w:val="00261F45"/>
    <w:rsid w:val="00265B73"/>
    <w:rsid w:val="00273F2B"/>
    <w:rsid w:val="002A23AC"/>
    <w:rsid w:val="002A2E52"/>
    <w:rsid w:val="002A3A64"/>
    <w:rsid w:val="002A6939"/>
    <w:rsid w:val="002B5705"/>
    <w:rsid w:val="002D20A7"/>
    <w:rsid w:val="002E3BFF"/>
    <w:rsid w:val="002E5C40"/>
    <w:rsid w:val="002F0159"/>
    <w:rsid w:val="002F0CBD"/>
    <w:rsid w:val="002F437B"/>
    <w:rsid w:val="002F5940"/>
    <w:rsid w:val="00307E66"/>
    <w:rsid w:val="00313C86"/>
    <w:rsid w:val="00322C57"/>
    <w:rsid w:val="003423F0"/>
    <w:rsid w:val="00347841"/>
    <w:rsid w:val="003502B3"/>
    <w:rsid w:val="00355423"/>
    <w:rsid w:val="00360FB2"/>
    <w:rsid w:val="00361733"/>
    <w:rsid w:val="00362925"/>
    <w:rsid w:val="00367A68"/>
    <w:rsid w:val="00373EF0"/>
    <w:rsid w:val="003926EF"/>
    <w:rsid w:val="003B5AA3"/>
    <w:rsid w:val="003C5601"/>
    <w:rsid w:val="003F190F"/>
    <w:rsid w:val="00400CFC"/>
    <w:rsid w:val="00405108"/>
    <w:rsid w:val="00412A4C"/>
    <w:rsid w:val="0042146D"/>
    <w:rsid w:val="004217CF"/>
    <w:rsid w:val="00430CAB"/>
    <w:rsid w:val="00430D3A"/>
    <w:rsid w:val="00440B6C"/>
    <w:rsid w:val="00454546"/>
    <w:rsid w:val="0045731E"/>
    <w:rsid w:val="00461F74"/>
    <w:rsid w:val="00465E00"/>
    <w:rsid w:val="00474CA1"/>
    <w:rsid w:val="00476329"/>
    <w:rsid w:val="004860E2"/>
    <w:rsid w:val="0048649B"/>
    <w:rsid w:val="00491CC5"/>
    <w:rsid w:val="00493D9D"/>
    <w:rsid w:val="004948EB"/>
    <w:rsid w:val="004A087E"/>
    <w:rsid w:val="004A219B"/>
    <w:rsid w:val="004A464A"/>
    <w:rsid w:val="004A54D7"/>
    <w:rsid w:val="004B0A05"/>
    <w:rsid w:val="004B16BD"/>
    <w:rsid w:val="004C159B"/>
    <w:rsid w:val="004C40C5"/>
    <w:rsid w:val="004D0DE6"/>
    <w:rsid w:val="004D56AA"/>
    <w:rsid w:val="004E1983"/>
    <w:rsid w:val="004E2F0E"/>
    <w:rsid w:val="004E75D8"/>
    <w:rsid w:val="004F6A42"/>
    <w:rsid w:val="005022BD"/>
    <w:rsid w:val="00503F04"/>
    <w:rsid w:val="00512695"/>
    <w:rsid w:val="00516698"/>
    <w:rsid w:val="005301E5"/>
    <w:rsid w:val="0053170D"/>
    <w:rsid w:val="005477A2"/>
    <w:rsid w:val="005500B1"/>
    <w:rsid w:val="00556E5B"/>
    <w:rsid w:val="00563EE8"/>
    <w:rsid w:val="005641A4"/>
    <w:rsid w:val="00567213"/>
    <w:rsid w:val="00567892"/>
    <w:rsid w:val="00574BE4"/>
    <w:rsid w:val="00575435"/>
    <w:rsid w:val="00576B9B"/>
    <w:rsid w:val="00585DDC"/>
    <w:rsid w:val="0059127D"/>
    <w:rsid w:val="00592094"/>
    <w:rsid w:val="005928FF"/>
    <w:rsid w:val="00594B60"/>
    <w:rsid w:val="005950D5"/>
    <w:rsid w:val="00597B49"/>
    <w:rsid w:val="005A085F"/>
    <w:rsid w:val="005B1714"/>
    <w:rsid w:val="005B1C85"/>
    <w:rsid w:val="005B35ED"/>
    <w:rsid w:val="005D05FE"/>
    <w:rsid w:val="005D6B5C"/>
    <w:rsid w:val="005E2765"/>
    <w:rsid w:val="005E2FCF"/>
    <w:rsid w:val="005F5E85"/>
    <w:rsid w:val="00602371"/>
    <w:rsid w:val="006058C4"/>
    <w:rsid w:val="00606207"/>
    <w:rsid w:val="006120F8"/>
    <w:rsid w:val="00612AE6"/>
    <w:rsid w:val="006243E0"/>
    <w:rsid w:val="00627A0D"/>
    <w:rsid w:val="00630646"/>
    <w:rsid w:val="00637768"/>
    <w:rsid w:val="00652A94"/>
    <w:rsid w:val="006535E6"/>
    <w:rsid w:val="00656EA7"/>
    <w:rsid w:val="0065761B"/>
    <w:rsid w:val="0066712E"/>
    <w:rsid w:val="00680B49"/>
    <w:rsid w:val="00695C62"/>
    <w:rsid w:val="006975C5"/>
    <w:rsid w:val="006A0588"/>
    <w:rsid w:val="006A4054"/>
    <w:rsid w:val="006B5B06"/>
    <w:rsid w:val="006C204B"/>
    <w:rsid w:val="006D48F5"/>
    <w:rsid w:val="006E5FCC"/>
    <w:rsid w:val="006F5361"/>
    <w:rsid w:val="0070265B"/>
    <w:rsid w:val="0070740F"/>
    <w:rsid w:val="007128CA"/>
    <w:rsid w:val="00712F06"/>
    <w:rsid w:val="00727E5F"/>
    <w:rsid w:val="00735138"/>
    <w:rsid w:val="00743B48"/>
    <w:rsid w:val="0074751D"/>
    <w:rsid w:val="007515FF"/>
    <w:rsid w:val="00774653"/>
    <w:rsid w:val="00787AF5"/>
    <w:rsid w:val="007968EA"/>
    <w:rsid w:val="007979CD"/>
    <w:rsid w:val="007A7232"/>
    <w:rsid w:val="007B2A05"/>
    <w:rsid w:val="007B5B8D"/>
    <w:rsid w:val="007B6053"/>
    <w:rsid w:val="007C4281"/>
    <w:rsid w:val="007C6514"/>
    <w:rsid w:val="007D2DEF"/>
    <w:rsid w:val="007D53B8"/>
    <w:rsid w:val="007E0B65"/>
    <w:rsid w:val="007E0F80"/>
    <w:rsid w:val="007E3C79"/>
    <w:rsid w:val="007F54E5"/>
    <w:rsid w:val="00800F28"/>
    <w:rsid w:val="00801C99"/>
    <w:rsid w:val="00805E56"/>
    <w:rsid w:val="00815349"/>
    <w:rsid w:val="00827704"/>
    <w:rsid w:val="0083214E"/>
    <w:rsid w:val="00844E8E"/>
    <w:rsid w:val="00846DE6"/>
    <w:rsid w:val="0086078A"/>
    <w:rsid w:val="008646C3"/>
    <w:rsid w:val="00872B94"/>
    <w:rsid w:val="00873D64"/>
    <w:rsid w:val="00874C5B"/>
    <w:rsid w:val="00884F3E"/>
    <w:rsid w:val="008967CB"/>
    <w:rsid w:val="008B3B5B"/>
    <w:rsid w:val="008B5885"/>
    <w:rsid w:val="008B6EFF"/>
    <w:rsid w:val="008B728E"/>
    <w:rsid w:val="008C4464"/>
    <w:rsid w:val="008C5058"/>
    <w:rsid w:val="008D07A0"/>
    <w:rsid w:val="008D62D8"/>
    <w:rsid w:val="0090539A"/>
    <w:rsid w:val="00913410"/>
    <w:rsid w:val="009416E2"/>
    <w:rsid w:val="00944F8A"/>
    <w:rsid w:val="00956456"/>
    <w:rsid w:val="0096312E"/>
    <w:rsid w:val="009654C9"/>
    <w:rsid w:val="00976808"/>
    <w:rsid w:val="00977F1D"/>
    <w:rsid w:val="00981AEC"/>
    <w:rsid w:val="00984563"/>
    <w:rsid w:val="00985574"/>
    <w:rsid w:val="009863AF"/>
    <w:rsid w:val="00986A1B"/>
    <w:rsid w:val="009967F6"/>
    <w:rsid w:val="00997CD4"/>
    <w:rsid w:val="009B27C0"/>
    <w:rsid w:val="009B2ABF"/>
    <w:rsid w:val="009B4AD7"/>
    <w:rsid w:val="009B6E74"/>
    <w:rsid w:val="009B7B88"/>
    <w:rsid w:val="009C31E3"/>
    <w:rsid w:val="009D2BED"/>
    <w:rsid w:val="009E0571"/>
    <w:rsid w:val="009E6453"/>
    <w:rsid w:val="009F0934"/>
    <w:rsid w:val="009F1928"/>
    <w:rsid w:val="009F22FC"/>
    <w:rsid w:val="009F7B0A"/>
    <w:rsid w:val="00A11981"/>
    <w:rsid w:val="00A15823"/>
    <w:rsid w:val="00A403A3"/>
    <w:rsid w:val="00A42EFF"/>
    <w:rsid w:val="00A436A5"/>
    <w:rsid w:val="00A45D4F"/>
    <w:rsid w:val="00A471DD"/>
    <w:rsid w:val="00A62F36"/>
    <w:rsid w:val="00A6571B"/>
    <w:rsid w:val="00A66A67"/>
    <w:rsid w:val="00A66A88"/>
    <w:rsid w:val="00A71149"/>
    <w:rsid w:val="00A726F5"/>
    <w:rsid w:val="00A7406A"/>
    <w:rsid w:val="00A80F8A"/>
    <w:rsid w:val="00A94C0C"/>
    <w:rsid w:val="00A9523E"/>
    <w:rsid w:val="00A95EB8"/>
    <w:rsid w:val="00A97482"/>
    <w:rsid w:val="00AA1E72"/>
    <w:rsid w:val="00AA7512"/>
    <w:rsid w:val="00AB5BFA"/>
    <w:rsid w:val="00AC3A2C"/>
    <w:rsid w:val="00AC454D"/>
    <w:rsid w:val="00AC4FF7"/>
    <w:rsid w:val="00AE4C85"/>
    <w:rsid w:val="00AE4D82"/>
    <w:rsid w:val="00AE5F2D"/>
    <w:rsid w:val="00B008CB"/>
    <w:rsid w:val="00B01450"/>
    <w:rsid w:val="00B0333C"/>
    <w:rsid w:val="00B034F6"/>
    <w:rsid w:val="00B1756D"/>
    <w:rsid w:val="00B2541F"/>
    <w:rsid w:val="00B27049"/>
    <w:rsid w:val="00B37626"/>
    <w:rsid w:val="00B41984"/>
    <w:rsid w:val="00B4600C"/>
    <w:rsid w:val="00B46B37"/>
    <w:rsid w:val="00B5217E"/>
    <w:rsid w:val="00B57F2C"/>
    <w:rsid w:val="00B618DD"/>
    <w:rsid w:val="00B64D6D"/>
    <w:rsid w:val="00B70CBF"/>
    <w:rsid w:val="00B75AAE"/>
    <w:rsid w:val="00B82A84"/>
    <w:rsid w:val="00B8777B"/>
    <w:rsid w:val="00B92F8E"/>
    <w:rsid w:val="00BA47E0"/>
    <w:rsid w:val="00BB28D0"/>
    <w:rsid w:val="00BB2A2A"/>
    <w:rsid w:val="00BB6880"/>
    <w:rsid w:val="00BE636E"/>
    <w:rsid w:val="00BF4467"/>
    <w:rsid w:val="00C06773"/>
    <w:rsid w:val="00C07447"/>
    <w:rsid w:val="00C252BE"/>
    <w:rsid w:val="00C3242B"/>
    <w:rsid w:val="00C400DE"/>
    <w:rsid w:val="00C412E9"/>
    <w:rsid w:val="00C50B71"/>
    <w:rsid w:val="00C532A4"/>
    <w:rsid w:val="00C604CF"/>
    <w:rsid w:val="00C60ED2"/>
    <w:rsid w:val="00C633BF"/>
    <w:rsid w:val="00C734BF"/>
    <w:rsid w:val="00C81CF0"/>
    <w:rsid w:val="00C917C4"/>
    <w:rsid w:val="00C93F43"/>
    <w:rsid w:val="00C96891"/>
    <w:rsid w:val="00CA2A64"/>
    <w:rsid w:val="00CA3828"/>
    <w:rsid w:val="00CA43CE"/>
    <w:rsid w:val="00CC3BBD"/>
    <w:rsid w:val="00CD2332"/>
    <w:rsid w:val="00CD2350"/>
    <w:rsid w:val="00CF2121"/>
    <w:rsid w:val="00CF4752"/>
    <w:rsid w:val="00CF5C19"/>
    <w:rsid w:val="00D0185C"/>
    <w:rsid w:val="00D02105"/>
    <w:rsid w:val="00D160C6"/>
    <w:rsid w:val="00D16C91"/>
    <w:rsid w:val="00D17743"/>
    <w:rsid w:val="00D17DEC"/>
    <w:rsid w:val="00D24C3A"/>
    <w:rsid w:val="00D3588F"/>
    <w:rsid w:val="00D4102D"/>
    <w:rsid w:val="00D42D9A"/>
    <w:rsid w:val="00D43348"/>
    <w:rsid w:val="00D606F3"/>
    <w:rsid w:val="00D65D08"/>
    <w:rsid w:val="00D67FC6"/>
    <w:rsid w:val="00D74946"/>
    <w:rsid w:val="00D86B46"/>
    <w:rsid w:val="00D960B8"/>
    <w:rsid w:val="00DA2A6E"/>
    <w:rsid w:val="00DA5CEC"/>
    <w:rsid w:val="00DB6413"/>
    <w:rsid w:val="00DC0603"/>
    <w:rsid w:val="00DC5532"/>
    <w:rsid w:val="00DE390E"/>
    <w:rsid w:val="00E204BC"/>
    <w:rsid w:val="00E20EF5"/>
    <w:rsid w:val="00E234C9"/>
    <w:rsid w:val="00E25FEE"/>
    <w:rsid w:val="00E2758F"/>
    <w:rsid w:val="00E41583"/>
    <w:rsid w:val="00E64E65"/>
    <w:rsid w:val="00E67B2E"/>
    <w:rsid w:val="00E74CBC"/>
    <w:rsid w:val="00E77DB1"/>
    <w:rsid w:val="00E83CD8"/>
    <w:rsid w:val="00E841EE"/>
    <w:rsid w:val="00E92844"/>
    <w:rsid w:val="00EA264F"/>
    <w:rsid w:val="00EA7490"/>
    <w:rsid w:val="00EB163A"/>
    <w:rsid w:val="00EC0C99"/>
    <w:rsid w:val="00EC3AA1"/>
    <w:rsid w:val="00ED47AF"/>
    <w:rsid w:val="00ED4B01"/>
    <w:rsid w:val="00EE6153"/>
    <w:rsid w:val="00EF0833"/>
    <w:rsid w:val="00EF1085"/>
    <w:rsid w:val="00F0188B"/>
    <w:rsid w:val="00F06F12"/>
    <w:rsid w:val="00F16209"/>
    <w:rsid w:val="00F17A9F"/>
    <w:rsid w:val="00F45596"/>
    <w:rsid w:val="00F50DD4"/>
    <w:rsid w:val="00F57689"/>
    <w:rsid w:val="00F65866"/>
    <w:rsid w:val="00F675EF"/>
    <w:rsid w:val="00F70B58"/>
    <w:rsid w:val="00F7765F"/>
    <w:rsid w:val="00F808CC"/>
    <w:rsid w:val="00F84B74"/>
    <w:rsid w:val="00F9041D"/>
    <w:rsid w:val="00F91BED"/>
    <w:rsid w:val="00F94248"/>
    <w:rsid w:val="00FA3C3C"/>
    <w:rsid w:val="00FA3C5D"/>
    <w:rsid w:val="00FA5751"/>
    <w:rsid w:val="00FB4938"/>
    <w:rsid w:val="00FB66DE"/>
    <w:rsid w:val="00FE40B0"/>
    <w:rsid w:val="00FF16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F64E47B-7D4D-475E-B065-4C24556B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36E"/>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78133">
      <w:bodyDiv w:val="1"/>
      <w:marLeft w:val="0"/>
      <w:marRight w:val="0"/>
      <w:marTop w:val="0"/>
      <w:marBottom w:val="0"/>
      <w:divBdr>
        <w:top w:val="none" w:sz="0" w:space="0" w:color="auto"/>
        <w:left w:val="none" w:sz="0" w:space="0" w:color="auto"/>
        <w:bottom w:val="none" w:sz="0" w:space="0" w:color="auto"/>
        <w:right w:val="none" w:sz="0" w:space="0" w:color="auto"/>
      </w:divBdr>
      <w:divsChild>
        <w:div w:id="1635869537">
          <w:marLeft w:val="0"/>
          <w:marRight w:val="0"/>
          <w:marTop w:val="0"/>
          <w:marBottom w:val="0"/>
          <w:divBdr>
            <w:top w:val="none" w:sz="0" w:space="0" w:color="auto"/>
            <w:left w:val="none" w:sz="0" w:space="0" w:color="auto"/>
            <w:bottom w:val="none" w:sz="0" w:space="0" w:color="auto"/>
            <w:right w:val="none" w:sz="0" w:space="0" w:color="auto"/>
          </w:divBdr>
        </w:div>
        <w:div w:id="448747018">
          <w:marLeft w:val="0"/>
          <w:marRight w:val="0"/>
          <w:marTop w:val="0"/>
          <w:marBottom w:val="0"/>
          <w:divBdr>
            <w:top w:val="none" w:sz="0" w:space="0" w:color="auto"/>
            <w:left w:val="none" w:sz="0" w:space="0" w:color="auto"/>
            <w:bottom w:val="none" w:sz="0" w:space="0" w:color="auto"/>
            <w:right w:val="none" w:sz="0" w:space="0" w:color="auto"/>
          </w:divBdr>
        </w:div>
        <w:div w:id="1667705087">
          <w:marLeft w:val="0"/>
          <w:marRight w:val="0"/>
          <w:marTop w:val="0"/>
          <w:marBottom w:val="0"/>
          <w:divBdr>
            <w:top w:val="none" w:sz="0" w:space="0" w:color="auto"/>
            <w:left w:val="none" w:sz="0" w:space="0" w:color="auto"/>
            <w:bottom w:val="none" w:sz="0" w:space="0" w:color="auto"/>
            <w:right w:val="none" w:sz="0" w:space="0" w:color="auto"/>
          </w:divBdr>
        </w:div>
        <w:div w:id="1555047824">
          <w:marLeft w:val="0"/>
          <w:marRight w:val="0"/>
          <w:marTop w:val="0"/>
          <w:marBottom w:val="0"/>
          <w:divBdr>
            <w:top w:val="none" w:sz="0" w:space="0" w:color="auto"/>
            <w:left w:val="none" w:sz="0" w:space="0" w:color="auto"/>
            <w:bottom w:val="none" w:sz="0" w:space="0" w:color="auto"/>
            <w:right w:val="none" w:sz="0" w:space="0" w:color="auto"/>
          </w:divBdr>
        </w:div>
      </w:divsChild>
    </w:div>
    <w:div w:id="247934222">
      <w:bodyDiv w:val="1"/>
      <w:marLeft w:val="0"/>
      <w:marRight w:val="0"/>
      <w:marTop w:val="0"/>
      <w:marBottom w:val="0"/>
      <w:divBdr>
        <w:top w:val="none" w:sz="0" w:space="0" w:color="auto"/>
        <w:left w:val="none" w:sz="0" w:space="0" w:color="auto"/>
        <w:bottom w:val="none" w:sz="0" w:space="0" w:color="auto"/>
        <w:right w:val="none" w:sz="0" w:space="0" w:color="auto"/>
      </w:divBdr>
      <w:divsChild>
        <w:div w:id="1521893445">
          <w:marLeft w:val="0"/>
          <w:marRight w:val="0"/>
          <w:marTop w:val="0"/>
          <w:marBottom w:val="0"/>
          <w:divBdr>
            <w:top w:val="none" w:sz="0" w:space="0" w:color="auto"/>
            <w:left w:val="none" w:sz="0" w:space="0" w:color="auto"/>
            <w:bottom w:val="none" w:sz="0" w:space="0" w:color="auto"/>
            <w:right w:val="none" w:sz="0" w:space="0" w:color="auto"/>
          </w:divBdr>
        </w:div>
        <w:div w:id="1036732314">
          <w:marLeft w:val="0"/>
          <w:marRight w:val="0"/>
          <w:marTop w:val="0"/>
          <w:marBottom w:val="0"/>
          <w:divBdr>
            <w:top w:val="none" w:sz="0" w:space="0" w:color="auto"/>
            <w:left w:val="none" w:sz="0" w:space="0" w:color="auto"/>
            <w:bottom w:val="none" w:sz="0" w:space="0" w:color="auto"/>
            <w:right w:val="none" w:sz="0" w:space="0" w:color="auto"/>
          </w:divBdr>
        </w:div>
      </w:divsChild>
    </w:div>
    <w:div w:id="385565528">
      <w:bodyDiv w:val="1"/>
      <w:marLeft w:val="0"/>
      <w:marRight w:val="0"/>
      <w:marTop w:val="0"/>
      <w:marBottom w:val="0"/>
      <w:divBdr>
        <w:top w:val="none" w:sz="0" w:space="0" w:color="auto"/>
        <w:left w:val="none" w:sz="0" w:space="0" w:color="auto"/>
        <w:bottom w:val="none" w:sz="0" w:space="0" w:color="auto"/>
        <w:right w:val="none" w:sz="0" w:space="0" w:color="auto"/>
      </w:divBdr>
      <w:divsChild>
        <w:div w:id="1946617966">
          <w:marLeft w:val="0"/>
          <w:marRight w:val="0"/>
          <w:marTop w:val="0"/>
          <w:marBottom w:val="0"/>
          <w:divBdr>
            <w:top w:val="none" w:sz="0" w:space="0" w:color="auto"/>
            <w:left w:val="none" w:sz="0" w:space="0" w:color="auto"/>
            <w:bottom w:val="none" w:sz="0" w:space="0" w:color="auto"/>
            <w:right w:val="none" w:sz="0" w:space="0" w:color="auto"/>
          </w:divBdr>
        </w:div>
        <w:div w:id="2111966672">
          <w:marLeft w:val="0"/>
          <w:marRight w:val="0"/>
          <w:marTop w:val="0"/>
          <w:marBottom w:val="0"/>
          <w:divBdr>
            <w:top w:val="none" w:sz="0" w:space="0" w:color="auto"/>
            <w:left w:val="none" w:sz="0" w:space="0" w:color="auto"/>
            <w:bottom w:val="none" w:sz="0" w:space="0" w:color="auto"/>
            <w:right w:val="none" w:sz="0" w:space="0" w:color="auto"/>
          </w:divBdr>
        </w:div>
        <w:div w:id="1794210952">
          <w:marLeft w:val="0"/>
          <w:marRight w:val="0"/>
          <w:marTop w:val="0"/>
          <w:marBottom w:val="0"/>
          <w:divBdr>
            <w:top w:val="none" w:sz="0" w:space="0" w:color="auto"/>
            <w:left w:val="none" w:sz="0" w:space="0" w:color="auto"/>
            <w:bottom w:val="none" w:sz="0" w:space="0" w:color="auto"/>
            <w:right w:val="none" w:sz="0" w:space="0" w:color="auto"/>
          </w:divBdr>
        </w:div>
        <w:div w:id="215162140">
          <w:marLeft w:val="0"/>
          <w:marRight w:val="0"/>
          <w:marTop w:val="0"/>
          <w:marBottom w:val="0"/>
          <w:divBdr>
            <w:top w:val="none" w:sz="0" w:space="0" w:color="auto"/>
            <w:left w:val="none" w:sz="0" w:space="0" w:color="auto"/>
            <w:bottom w:val="none" w:sz="0" w:space="0" w:color="auto"/>
            <w:right w:val="none" w:sz="0" w:space="0" w:color="auto"/>
          </w:divBdr>
        </w:div>
        <w:div w:id="1200168748">
          <w:marLeft w:val="0"/>
          <w:marRight w:val="0"/>
          <w:marTop w:val="0"/>
          <w:marBottom w:val="0"/>
          <w:divBdr>
            <w:top w:val="none" w:sz="0" w:space="0" w:color="auto"/>
            <w:left w:val="none" w:sz="0" w:space="0" w:color="auto"/>
            <w:bottom w:val="none" w:sz="0" w:space="0" w:color="auto"/>
            <w:right w:val="none" w:sz="0" w:space="0" w:color="auto"/>
          </w:divBdr>
        </w:div>
        <w:div w:id="1504005402">
          <w:marLeft w:val="0"/>
          <w:marRight w:val="0"/>
          <w:marTop w:val="0"/>
          <w:marBottom w:val="0"/>
          <w:divBdr>
            <w:top w:val="none" w:sz="0" w:space="0" w:color="auto"/>
            <w:left w:val="none" w:sz="0" w:space="0" w:color="auto"/>
            <w:bottom w:val="none" w:sz="0" w:space="0" w:color="auto"/>
            <w:right w:val="none" w:sz="0" w:space="0" w:color="auto"/>
          </w:divBdr>
        </w:div>
        <w:div w:id="175463608">
          <w:marLeft w:val="0"/>
          <w:marRight w:val="0"/>
          <w:marTop w:val="0"/>
          <w:marBottom w:val="0"/>
          <w:divBdr>
            <w:top w:val="none" w:sz="0" w:space="0" w:color="auto"/>
            <w:left w:val="none" w:sz="0" w:space="0" w:color="auto"/>
            <w:bottom w:val="none" w:sz="0" w:space="0" w:color="auto"/>
            <w:right w:val="none" w:sz="0" w:space="0" w:color="auto"/>
          </w:divBdr>
        </w:div>
      </w:divsChild>
    </w:div>
    <w:div w:id="472989558">
      <w:bodyDiv w:val="1"/>
      <w:marLeft w:val="0"/>
      <w:marRight w:val="0"/>
      <w:marTop w:val="0"/>
      <w:marBottom w:val="0"/>
      <w:divBdr>
        <w:top w:val="none" w:sz="0" w:space="0" w:color="auto"/>
        <w:left w:val="none" w:sz="0" w:space="0" w:color="auto"/>
        <w:bottom w:val="none" w:sz="0" w:space="0" w:color="auto"/>
        <w:right w:val="none" w:sz="0" w:space="0" w:color="auto"/>
      </w:divBdr>
      <w:divsChild>
        <w:div w:id="757560173">
          <w:marLeft w:val="0"/>
          <w:marRight w:val="0"/>
          <w:marTop w:val="0"/>
          <w:marBottom w:val="0"/>
          <w:divBdr>
            <w:top w:val="none" w:sz="0" w:space="0" w:color="auto"/>
            <w:left w:val="none" w:sz="0" w:space="0" w:color="auto"/>
            <w:bottom w:val="none" w:sz="0" w:space="0" w:color="auto"/>
            <w:right w:val="none" w:sz="0" w:space="0" w:color="auto"/>
          </w:divBdr>
        </w:div>
        <w:div w:id="1143811676">
          <w:marLeft w:val="0"/>
          <w:marRight w:val="0"/>
          <w:marTop w:val="0"/>
          <w:marBottom w:val="0"/>
          <w:divBdr>
            <w:top w:val="none" w:sz="0" w:space="0" w:color="auto"/>
            <w:left w:val="none" w:sz="0" w:space="0" w:color="auto"/>
            <w:bottom w:val="none" w:sz="0" w:space="0" w:color="auto"/>
            <w:right w:val="none" w:sz="0" w:space="0" w:color="auto"/>
          </w:divBdr>
        </w:div>
        <w:div w:id="195239318">
          <w:marLeft w:val="0"/>
          <w:marRight w:val="0"/>
          <w:marTop w:val="0"/>
          <w:marBottom w:val="0"/>
          <w:divBdr>
            <w:top w:val="none" w:sz="0" w:space="0" w:color="auto"/>
            <w:left w:val="none" w:sz="0" w:space="0" w:color="auto"/>
            <w:bottom w:val="none" w:sz="0" w:space="0" w:color="auto"/>
            <w:right w:val="none" w:sz="0" w:space="0" w:color="auto"/>
          </w:divBdr>
        </w:div>
        <w:div w:id="392658013">
          <w:marLeft w:val="0"/>
          <w:marRight w:val="0"/>
          <w:marTop w:val="0"/>
          <w:marBottom w:val="0"/>
          <w:divBdr>
            <w:top w:val="none" w:sz="0" w:space="0" w:color="auto"/>
            <w:left w:val="none" w:sz="0" w:space="0" w:color="auto"/>
            <w:bottom w:val="none" w:sz="0" w:space="0" w:color="auto"/>
            <w:right w:val="none" w:sz="0" w:space="0" w:color="auto"/>
          </w:divBdr>
        </w:div>
        <w:div w:id="593708131">
          <w:marLeft w:val="0"/>
          <w:marRight w:val="0"/>
          <w:marTop w:val="0"/>
          <w:marBottom w:val="0"/>
          <w:divBdr>
            <w:top w:val="none" w:sz="0" w:space="0" w:color="auto"/>
            <w:left w:val="none" w:sz="0" w:space="0" w:color="auto"/>
            <w:bottom w:val="none" w:sz="0" w:space="0" w:color="auto"/>
            <w:right w:val="none" w:sz="0" w:space="0" w:color="auto"/>
          </w:divBdr>
        </w:div>
        <w:div w:id="677929305">
          <w:marLeft w:val="0"/>
          <w:marRight w:val="0"/>
          <w:marTop w:val="0"/>
          <w:marBottom w:val="0"/>
          <w:divBdr>
            <w:top w:val="none" w:sz="0" w:space="0" w:color="auto"/>
            <w:left w:val="none" w:sz="0" w:space="0" w:color="auto"/>
            <w:bottom w:val="none" w:sz="0" w:space="0" w:color="auto"/>
            <w:right w:val="none" w:sz="0" w:space="0" w:color="auto"/>
          </w:divBdr>
        </w:div>
        <w:div w:id="1261455025">
          <w:marLeft w:val="0"/>
          <w:marRight w:val="0"/>
          <w:marTop w:val="0"/>
          <w:marBottom w:val="0"/>
          <w:divBdr>
            <w:top w:val="none" w:sz="0" w:space="0" w:color="auto"/>
            <w:left w:val="none" w:sz="0" w:space="0" w:color="auto"/>
            <w:bottom w:val="none" w:sz="0" w:space="0" w:color="auto"/>
            <w:right w:val="none" w:sz="0" w:space="0" w:color="auto"/>
          </w:divBdr>
        </w:div>
      </w:divsChild>
    </w:div>
    <w:div w:id="1092894219">
      <w:bodyDiv w:val="1"/>
      <w:marLeft w:val="0"/>
      <w:marRight w:val="0"/>
      <w:marTop w:val="0"/>
      <w:marBottom w:val="0"/>
      <w:divBdr>
        <w:top w:val="none" w:sz="0" w:space="0" w:color="auto"/>
        <w:left w:val="none" w:sz="0" w:space="0" w:color="auto"/>
        <w:bottom w:val="none" w:sz="0" w:space="0" w:color="auto"/>
        <w:right w:val="none" w:sz="0" w:space="0" w:color="auto"/>
      </w:divBdr>
      <w:divsChild>
        <w:div w:id="1399743391">
          <w:marLeft w:val="0"/>
          <w:marRight w:val="0"/>
          <w:marTop w:val="0"/>
          <w:marBottom w:val="0"/>
          <w:divBdr>
            <w:top w:val="none" w:sz="0" w:space="0" w:color="auto"/>
            <w:left w:val="none" w:sz="0" w:space="0" w:color="auto"/>
            <w:bottom w:val="none" w:sz="0" w:space="0" w:color="auto"/>
            <w:right w:val="none" w:sz="0" w:space="0" w:color="auto"/>
          </w:divBdr>
        </w:div>
        <w:div w:id="1923484869">
          <w:marLeft w:val="0"/>
          <w:marRight w:val="0"/>
          <w:marTop w:val="0"/>
          <w:marBottom w:val="0"/>
          <w:divBdr>
            <w:top w:val="none" w:sz="0" w:space="0" w:color="auto"/>
            <w:left w:val="none" w:sz="0" w:space="0" w:color="auto"/>
            <w:bottom w:val="none" w:sz="0" w:space="0" w:color="auto"/>
            <w:right w:val="none" w:sz="0" w:space="0" w:color="auto"/>
          </w:divBdr>
        </w:div>
        <w:div w:id="1588076469">
          <w:marLeft w:val="0"/>
          <w:marRight w:val="0"/>
          <w:marTop w:val="0"/>
          <w:marBottom w:val="0"/>
          <w:divBdr>
            <w:top w:val="none" w:sz="0" w:space="0" w:color="auto"/>
            <w:left w:val="none" w:sz="0" w:space="0" w:color="auto"/>
            <w:bottom w:val="none" w:sz="0" w:space="0" w:color="auto"/>
            <w:right w:val="none" w:sz="0" w:space="0" w:color="auto"/>
          </w:divBdr>
        </w:div>
        <w:div w:id="1637175583">
          <w:marLeft w:val="0"/>
          <w:marRight w:val="0"/>
          <w:marTop w:val="0"/>
          <w:marBottom w:val="0"/>
          <w:divBdr>
            <w:top w:val="none" w:sz="0" w:space="0" w:color="auto"/>
            <w:left w:val="none" w:sz="0" w:space="0" w:color="auto"/>
            <w:bottom w:val="none" w:sz="0" w:space="0" w:color="auto"/>
            <w:right w:val="none" w:sz="0" w:space="0" w:color="auto"/>
          </w:divBdr>
        </w:div>
      </w:divsChild>
    </w:div>
    <w:div w:id="1508520274">
      <w:bodyDiv w:val="1"/>
      <w:marLeft w:val="0"/>
      <w:marRight w:val="0"/>
      <w:marTop w:val="0"/>
      <w:marBottom w:val="0"/>
      <w:divBdr>
        <w:top w:val="none" w:sz="0" w:space="0" w:color="auto"/>
        <w:left w:val="none" w:sz="0" w:space="0" w:color="auto"/>
        <w:bottom w:val="none" w:sz="0" w:space="0" w:color="auto"/>
        <w:right w:val="none" w:sz="0" w:space="0" w:color="auto"/>
      </w:divBdr>
    </w:div>
    <w:div w:id="2031254064">
      <w:bodyDiv w:val="1"/>
      <w:marLeft w:val="0"/>
      <w:marRight w:val="0"/>
      <w:marTop w:val="0"/>
      <w:marBottom w:val="0"/>
      <w:divBdr>
        <w:top w:val="none" w:sz="0" w:space="0" w:color="auto"/>
        <w:left w:val="none" w:sz="0" w:space="0" w:color="auto"/>
        <w:bottom w:val="none" w:sz="0" w:space="0" w:color="auto"/>
        <w:right w:val="none" w:sz="0" w:space="0" w:color="auto"/>
      </w:divBdr>
    </w:div>
    <w:div w:id="204767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ggar.utari@untirt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3" Type="http://schemas.openxmlformats.org/officeDocument/2006/relationships/hyperlink" Target="https://e-journal.undikma.ac.id/index.php/bioscientist" TargetMode="External"/><Relationship Id="rId2" Type="http://schemas.openxmlformats.org/officeDocument/2006/relationships/hyperlink" Target="https://e-journal.undikma.ac.id/index.php/bioscientist"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ABB5B-4AE4-481D-AD2D-73DE78341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TotalTime>
  <Pages>1</Pages>
  <Words>8697</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WE</dc:creator>
  <cp:keywords/>
  <dc:description/>
  <cp:lastModifiedBy>Microsoft account</cp:lastModifiedBy>
  <cp:revision>13</cp:revision>
  <cp:lastPrinted>2022-04-09T18:16:00Z</cp:lastPrinted>
  <dcterms:created xsi:type="dcterms:W3CDTF">2022-04-07T15:50:00Z</dcterms:created>
  <dcterms:modified xsi:type="dcterms:W3CDTF">2022-04-0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1ca0-dd5c-36ab-ba87-822c6abbbca3</vt:lpwstr>
  </property>
  <property fmtid="{D5CDD505-2E9C-101B-9397-08002B2CF9AE}" pid="24" name="Mendeley Citation Style_1">
    <vt:lpwstr>http://www.zotero.org/styles/apa</vt:lpwstr>
  </property>
</Properties>
</file>